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1683E" w14:textId="77777777" w:rsidR="00DF5FAE" w:rsidRDefault="00DF5FAE" w:rsidP="00DF5FAE">
      <w:pPr>
        <w:rPr>
          <w:b/>
          <w:color w:val="auto"/>
        </w:rPr>
      </w:pPr>
      <w:r>
        <w:rPr>
          <w:b/>
          <w:color w:val="auto"/>
        </w:rPr>
        <w:t>TITLE:</w:t>
      </w:r>
    </w:p>
    <w:p w14:paraId="03971BB3" w14:textId="41D0E9AD" w:rsidR="00E752A2" w:rsidRPr="00DF5FAE" w:rsidRDefault="00E752A2" w:rsidP="00DF5FAE">
      <w:pPr>
        <w:rPr>
          <w:b/>
          <w:color w:val="auto"/>
        </w:rPr>
      </w:pPr>
      <w:r w:rsidRPr="00DF5FAE">
        <w:rPr>
          <w:b/>
          <w:color w:val="auto"/>
        </w:rPr>
        <w:t>Porcine Model of Infrarenal Abdominal Aortic Aneurysm</w:t>
      </w:r>
    </w:p>
    <w:p w14:paraId="570E51D5" w14:textId="6F9F7D77" w:rsidR="00E752A2" w:rsidRDefault="00E752A2" w:rsidP="00DF5FAE">
      <w:pPr>
        <w:rPr>
          <w:b/>
          <w:bCs/>
        </w:rPr>
      </w:pPr>
    </w:p>
    <w:p w14:paraId="549D3F08" w14:textId="2AAFCFBB" w:rsidR="00DF5FAE" w:rsidRPr="00DF5FAE" w:rsidRDefault="00DF5FAE" w:rsidP="00DF5FAE">
      <w:pPr>
        <w:rPr>
          <w:b/>
          <w:bCs/>
        </w:rPr>
      </w:pPr>
      <w:r>
        <w:rPr>
          <w:b/>
          <w:bCs/>
        </w:rPr>
        <w:t>AUTHORS &amp; AFFILIATIONS:</w:t>
      </w:r>
    </w:p>
    <w:p w14:paraId="6BC97DAB" w14:textId="73678CA9" w:rsidR="00E752A2" w:rsidRPr="00DF5FAE" w:rsidRDefault="00E752A2" w:rsidP="00DF5FAE">
      <w:pPr>
        <w:rPr>
          <w:color w:val="auto"/>
        </w:rPr>
      </w:pPr>
      <w:r w:rsidRPr="00DF5FAE">
        <w:rPr>
          <w:bCs/>
          <w:color w:val="auto"/>
        </w:rPr>
        <w:t>Alexander H. Shannon</w:t>
      </w:r>
      <w:r w:rsidRPr="00DF5FAE">
        <w:rPr>
          <w:bCs/>
          <w:color w:val="auto"/>
          <w:vertAlign w:val="superscript"/>
        </w:rPr>
        <w:t>1</w:t>
      </w:r>
      <w:r w:rsidR="00DF5FAE">
        <w:rPr>
          <w:bCs/>
          <w:color w:val="auto"/>
        </w:rPr>
        <w:t xml:space="preserve">, </w:t>
      </w:r>
      <w:r w:rsidRPr="00DF5FAE">
        <w:rPr>
          <w:bCs/>
          <w:color w:val="auto"/>
        </w:rPr>
        <w:t>J. Michael Cullen</w:t>
      </w:r>
      <w:r w:rsidRPr="00DF5FAE">
        <w:rPr>
          <w:bCs/>
          <w:color w:val="auto"/>
          <w:vertAlign w:val="superscript"/>
        </w:rPr>
        <w:t>1</w:t>
      </w:r>
      <w:r w:rsidRPr="00DF5FAE">
        <w:rPr>
          <w:bCs/>
          <w:color w:val="auto"/>
        </w:rPr>
        <w:t>,</w:t>
      </w:r>
      <w:r w:rsidRPr="00DF5FAE">
        <w:rPr>
          <w:color w:val="auto"/>
        </w:rPr>
        <w:t xml:space="preserve"> Zachary Tyerman</w:t>
      </w:r>
      <w:r w:rsidRPr="00DF5FAE">
        <w:rPr>
          <w:color w:val="auto"/>
          <w:vertAlign w:val="superscript"/>
        </w:rPr>
        <w:t>1</w:t>
      </w:r>
      <w:r w:rsidRPr="00DF5FAE">
        <w:rPr>
          <w:color w:val="auto"/>
        </w:rPr>
        <w:t>, Jolian Dahl</w:t>
      </w:r>
      <w:r w:rsidRPr="00DF5FAE">
        <w:rPr>
          <w:color w:val="auto"/>
          <w:vertAlign w:val="superscript"/>
        </w:rPr>
        <w:t>1</w:t>
      </w:r>
      <w:r w:rsidRPr="00DF5FAE">
        <w:rPr>
          <w:color w:val="auto"/>
        </w:rPr>
        <w:t>, Michael D. Spinosa</w:t>
      </w:r>
      <w:r w:rsidRPr="00DF5FAE">
        <w:rPr>
          <w:color w:val="auto"/>
          <w:vertAlign w:val="superscript"/>
        </w:rPr>
        <w:t>1</w:t>
      </w:r>
      <w:r w:rsidR="00DF5FAE" w:rsidRPr="00DF5FAE">
        <w:rPr>
          <w:color w:val="auto"/>
        </w:rPr>
        <w:t>,</w:t>
      </w:r>
      <w:r w:rsidR="00DF5FAE">
        <w:rPr>
          <w:color w:val="auto"/>
        </w:rPr>
        <w:t xml:space="preserve"> </w:t>
      </w:r>
      <w:r w:rsidRPr="00DF5FAE">
        <w:rPr>
          <w:color w:val="auto"/>
        </w:rPr>
        <w:t>William G. Montgomery</w:t>
      </w:r>
      <w:r w:rsidRPr="00DF5FAE">
        <w:rPr>
          <w:color w:val="auto"/>
          <w:vertAlign w:val="superscript"/>
        </w:rPr>
        <w:t>1</w:t>
      </w:r>
      <w:r w:rsidR="00DF5FAE" w:rsidRPr="00DF5FAE">
        <w:rPr>
          <w:color w:val="auto"/>
        </w:rPr>
        <w:t>,</w:t>
      </w:r>
      <w:r w:rsidR="00DF5FAE">
        <w:rPr>
          <w:color w:val="auto"/>
          <w:vertAlign w:val="superscript"/>
        </w:rPr>
        <w:t xml:space="preserve"> </w:t>
      </w:r>
      <w:r w:rsidRPr="00DF5FAE">
        <w:rPr>
          <w:color w:val="auto"/>
        </w:rPr>
        <w:t>W. Forrest Johnston</w:t>
      </w:r>
      <w:r w:rsidRPr="00DF5FAE">
        <w:rPr>
          <w:color w:val="auto"/>
          <w:vertAlign w:val="superscript"/>
        </w:rPr>
        <w:t>2</w:t>
      </w:r>
      <w:r w:rsidRPr="00DF5FAE">
        <w:rPr>
          <w:color w:val="auto"/>
        </w:rPr>
        <w:t>, Guanyi Lu</w:t>
      </w:r>
      <w:r w:rsidRPr="00DF5FAE">
        <w:rPr>
          <w:color w:val="auto"/>
          <w:vertAlign w:val="superscript"/>
        </w:rPr>
        <w:t>3</w:t>
      </w:r>
      <w:r w:rsidRPr="00DF5FAE">
        <w:rPr>
          <w:color w:val="auto"/>
        </w:rPr>
        <w:t>, Morgan Salmon</w:t>
      </w:r>
      <w:r w:rsidRPr="00DF5FAE">
        <w:rPr>
          <w:color w:val="auto"/>
          <w:vertAlign w:val="superscript"/>
        </w:rPr>
        <w:t>1,</w:t>
      </w:r>
      <w:r w:rsidRPr="00DF5FAE">
        <w:rPr>
          <w:color w:val="auto"/>
        </w:rPr>
        <w:t>*</w:t>
      </w:r>
      <w:r w:rsidR="00DF5FAE">
        <w:rPr>
          <w:color w:val="auto"/>
        </w:rPr>
        <w:t xml:space="preserve">, </w:t>
      </w:r>
      <w:r w:rsidRPr="00DF5FAE">
        <w:rPr>
          <w:color w:val="auto"/>
        </w:rPr>
        <w:t>Gorav Ailawadi</w:t>
      </w:r>
      <w:r w:rsidRPr="00DF5FAE">
        <w:rPr>
          <w:color w:val="auto"/>
          <w:vertAlign w:val="superscript"/>
        </w:rPr>
        <w:t>1,4</w:t>
      </w:r>
      <w:r w:rsidR="00DF5FAE">
        <w:rPr>
          <w:color w:val="auto"/>
          <w:vertAlign w:val="superscript"/>
        </w:rPr>
        <w:t>,</w:t>
      </w:r>
      <w:r w:rsidRPr="00DF5FAE">
        <w:rPr>
          <w:color w:val="auto"/>
        </w:rPr>
        <w:t>*, Gilbert R. Upchurch Jr.</w:t>
      </w:r>
      <w:r w:rsidRPr="00DF5FAE">
        <w:rPr>
          <w:color w:val="auto"/>
          <w:vertAlign w:val="superscript"/>
        </w:rPr>
        <w:t>3</w:t>
      </w:r>
      <w:r w:rsidR="00E90C03">
        <w:rPr>
          <w:color w:val="auto"/>
          <w:vertAlign w:val="superscript"/>
        </w:rPr>
        <w:t>,</w:t>
      </w:r>
      <w:r w:rsidRPr="00DF5FAE">
        <w:rPr>
          <w:color w:val="auto"/>
        </w:rPr>
        <w:t>*</w:t>
      </w:r>
    </w:p>
    <w:p w14:paraId="1FF95530" w14:textId="77777777" w:rsidR="00E752A2" w:rsidRPr="00DF5FAE" w:rsidRDefault="00E752A2" w:rsidP="00DF5FAE">
      <w:pPr>
        <w:rPr>
          <w:bCs/>
          <w:color w:val="auto"/>
        </w:rPr>
      </w:pPr>
    </w:p>
    <w:p w14:paraId="3B45CB02" w14:textId="77777777" w:rsidR="00E752A2" w:rsidRPr="00DF5FAE" w:rsidRDefault="00E752A2" w:rsidP="00DF5FAE">
      <w:pPr>
        <w:rPr>
          <w:color w:val="auto"/>
        </w:rPr>
      </w:pPr>
      <w:r w:rsidRPr="00DF5FAE">
        <w:rPr>
          <w:color w:val="auto"/>
          <w:vertAlign w:val="superscript"/>
        </w:rPr>
        <w:t>1</w:t>
      </w:r>
      <w:r w:rsidRPr="00DF5FAE">
        <w:rPr>
          <w:color w:val="auto"/>
        </w:rPr>
        <w:t>Department of Surgery, University of Virginia School of Medicine, Charlottesville, Virginia, USA</w:t>
      </w:r>
    </w:p>
    <w:p w14:paraId="7F89EAE2" w14:textId="77777777" w:rsidR="00E752A2" w:rsidRPr="00DF5FAE" w:rsidRDefault="00E752A2" w:rsidP="00DF5FAE">
      <w:pPr>
        <w:rPr>
          <w:color w:val="auto"/>
        </w:rPr>
      </w:pPr>
      <w:r w:rsidRPr="00DF5FAE">
        <w:rPr>
          <w:color w:val="auto"/>
          <w:vertAlign w:val="superscript"/>
        </w:rPr>
        <w:t>2</w:t>
      </w:r>
      <w:r w:rsidRPr="00DF5FAE">
        <w:rPr>
          <w:color w:val="auto"/>
        </w:rPr>
        <w:t xml:space="preserve">Department of Surgery, Ochsner Medical Center, New Orleans, Louisiana, USA. </w:t>
      </w:r>
    </w:p>
    <w:p w14:paraId="6904D42A" w14:textId="77777777" w:rsidR="00E752A2" w:rsidRPr="00DF5FAE" w:rsidRDefault="00E752A2" w:rsidP="00DF5FAE">
      <w:pPr>
        <w:rPr>
          <w:color w:val="auto"/>
        </w:rPr>
      </w:pPr>
      <w:r w:rsidRPr="00DF5FAE">
        <w:rPr>
          <w:color w:val="auto"/>
          <w:vertAlign w:val="superscript"/>
        </w:rPr>
        <w:t>3</w:t>
      </w:r>
      <w:r w:rsidRPr="00DF5FAE">
        <w:rPr>
          <w:color w:val="auto"/>
        </w:rPr>
        <w:t>Department of Surgery, University of Florida, Gainesville, Florida, USA.</w:t>
      </w:r>
    </w:p>
    <w:p w14:paraId="794C3708" w14:textId="77777777" w:rsidR="00E752A2" w:rsidRPr="00DF5FAE" w:rsidRDefault="00E752A2" w:rsidP="00DF5FAE">
      <w:pPr>
        <w:rPr>
          <w:color w:val="auto"/>
        </w:rPr>
      </w:pPr>
      <w:r w:rsidRPr="00DF5FAE">
        <w:rPr>
          <w:color w:val="auto"/>
          <w:vertAlign w:val="superscript"/>
        </w:rPr>
        <w:t>4</w:t>
      </w:r>
      <w:r w:rsidRPr="00DF5FAE">
        <w:rPr>
          <w:color w:val="auto"/>
        </w:rPr>
        <w:t>The Robert M. Berne Cardiovascular Research Center, University of Virginia School of Medicine, Charlottesville, Virginia, USA.</w:t>
      </w:r>
    </w:p>
    <w:p w14:paraId="7BE81DB2" w14:textId="0AF29EE6" w:rsidR="00E752A2" w:rsidRPr="00DF5FAE" w:rsidRDefault="00E752A2" w:rsidP="00DF5FAE">
      <w:pPr>
        <w:rPr>
          <w:color w:val="auto"/>
        </w:rPr>
      </w:pPr>
      <w:r w:rsidRPr="00DF5FAE">
        <w:rPr>
          <w:color w:val="auto"/>
        </w:rPr>
        <w:t>*</w:t>
      </w:r>
      <w:r w:rsidR="00DF5FAE">
        <w:rPr>
          <w:color w:val="auto"/>
        </w:rPr>
        <w:t>C</w:t>
      </w:r>
      <w:r w:rsidRPr="00DF5FAE">
        <w:rPr>
          <w:color w:val="auto"/>
        </w:rPr>
        <w:t>o-senior author</w:t>
      </w:r>
      <w:r w:rsidR="00DF5FAE">
        <w:rPr>
          <w:color w:val="auto"/>
        </w:rPr>
        <w:t>s</w:t>
      </w:r>
    </w:p>
    <w:p w14:paraId="12C8362B" w14:textId="77777777" w:rsidR="00E752A2" w:rsidRPr="00DF5FAE" w:rsidRDefault="00E752A2" w:rsidP="00DF5FAE">
      <w:pPr>
        <w:rPr>
          <w:color w:val="auto"/>
        </w:rPr>
      </w:pPr>
    </w:p>
    <w:p w14:paraId="200A28D5" w14:textId="77777777" w:rsidR="00DF5FAE" w:rsidRPr="00DF5FAE" w:rsidRDefault="00DF5FAE" w:rsidP="00DF5FAE">
      <w:pPr>
        <w:rPr>
          <w:b/>
          <w:bCs/>
          <w:color w:val="auto"/>
        </w:rPr>
      </w:pPr>
      <w:r w:rsidRPr="00DF5FAE">
        <w:rPr>
          <w:b/>
          <w:bCs/>
          <w:color w:val="auto"/>
        </w:rPr>
        <w:t>Corresponding Author:</w:t>
      </w:r>
      <w:r w:rsidR="00E752A2" w:rsidRPr="00DF5FAE">
        <w:rPr>
          <w:b/>
          <w:bCs/>
          <w:color w:val="auto"/>
        </w:rPr>
        <w:t xml:space="preserve"> </w:t>
      </w:r>
    </w:p>
    <w:p w14:paraId="248A459D" w14:textId="31008943" w:rsidR="00E752A2" w:rsidRPr="00DF5FAE" w:rsidRDefault="00E752A2" w:rsidP="00DF5FAE">
      <w:pPr>
        <w:rPr>
          <w:color w:val="auto"/>
          <w:lang w:val="fr-CI"/>
        </w:rPr>
      </w:pPr>
      <w:r w:rsidRPr="00DF5FAE">
        <w:rPr>
          <w:color w:val="auto"/>
        </w:rPr>
        <w:t>Morgan Salmon</w:t>
      </w:r>
      <w:r w:rsidR="00DF5FAE">
        <w:rPr>
          <w:color w:val="auto"/>
        </w:rPr>
        <w:tab/>
        <w:t>(</w:t>
      </w:r>
      <w:r w:rsidRPr="00DF5FAE">
        <w:rPr>
          <w:color w:val="auto"/>
          <w:lang w:val="fr-CI"/>
        </w:rPr>
        <w:t>msa5m@virginia.edu</w:t>
      </w:r>
      <w:r w:rsidR="00DF5FAE">
        <w:rPr>
          <w:color w:val="auto"/>
          <w:lang w:val="fr-CI"/>
        </w:rPr>
        <w:t>)</w:t>
      </w:r>
    </w:p>
    <w:p w14:paraId="6B62BE85" w14:textId="77777777" w:rsidR="00E752A2" w:rsidRPr="00DF5FAE" w:rsidRDefault="00E752A2" w:rsidP="00DF5FAE">
      <w:pPr>
        <w:rPr>
          <w:color w:val="auto"/>
        </w:rPr>
      </w:pPr>
    </w:p>
    <w:p w14:paraId="4633EE73" w14:textId="77777777" w:rsidR="00E752A2" w:rsidRPr="00DF5FAE" w:rsidRDefault="00E752A2" w:rsidP="00DF5FAE">
      <w:pPr>
        <w:rPr>
          <w:b/>
          <w:bCs/>
          <w:color w:val="auto"/>
        </w:rPr>
      </w:pPr>
      <w:r w:rsidRPr="00DF5FAE">
        <w:rPr>
          <w:b/>
          <w:bCs/>
          <w:color w:val="auto"/>
        </w:rPr>
        <w:t>Email Addresses of Co-authors:</w:t>
      </w:r>
    </w:p>
    <w:p w14:paraId="74193927" w14:textId="77777777" w:rsidR="00E752A2" w:rsidRPr="00DF5FAE" w:rsidRDefault="00E752A2" w:rsidP="00DF5FAE">
      <w:pPr>
        <w:rPr>
          <w:bCs/>
          <w:color w:val="auto"/>
        </w:rPr>
      </w:pPr>
      <w:r w:rsidRPr="00DF5FAE">
        <w:rPr>
          <w:bCs/>
          <w:color w:val="auto"/>
        </w:rPr>
        <w:t xml:space="preserve">Alexander H. Shannon </w:t>
      </w:r>
      <w:hyperlink r:id="rId8" w:history="1">
        <w:r w:rsidRPr="00DF5FAE">
          <w:rPr>
            <w:rStyle w:val="Hyperlink"/>
            <w:bCs/>
          </w:rPr>
          <w:t>ahs6a@virginia.edu</w:t>
        </w:r>
      </w:hyperlink>
    </w:p>
    <w:p w14:paraId="0A5C4D78" w14:textId="6C14A557" w:rsidR="00E752A2" w:rsidRPr="00DF5FAE" w:rsidRDefault="00E752A2" w:rsidP="00DF5FAE">
      <w:pPr>
        <w:rPr>
          <w:bCs/>
          <w:color w:val="auto"/>
        </w:rPr>
      </w:pPr>
      <w:r w:rsidRPr="00DF5FAE">
        <w:rPr>
          <w:bCs/>
          <w:color w:val="auto"/>
        </w:rPr>
        <w:t>J. Michael Cullen</w:t>
      </w:r>
      <w:r w:rsidR="008276C7">
        <w:rPr>
          <w:bCs/>
          <w:color w:val="auto"/>
        </w:rPr>
        <w:t xml:space="preserve">  </w:t>
      </w:r>
      <w:r w:rsidRPr="00DF5FAE">
        <w:rPr>
          <w:bCs/>
          <w:color w:val="auto"/>
        </w:rPr>
        <w:t xml:space="preserve"> jc5br@virginia.edu</w:t>
      </w:r>
    </w:p>
    <w:p w14:paraId="3F60969D" w14:textId="77777777" w:rsidR="00E752A2" w:rsidRPr="00DF5FAE" w:rsidRDefault="00E752A2" w:rsidP="00DF5FAE">
      <w:pPr>
        <w:rPr>
          <w:bCs/>
          <w:color w:val="auto"/>
        </w:rPr>
      </w:pPr>
      <w:r w:rsidRPr="00DF5FAE">
        <w:rPr>
          <w:bCs/>
          <w:color w:val="auto"/>
        </w:rPr>
        <w:t>Zachary Tyerman</w:t>
      </w:r>
      <w:r w:rsidRPr="00DF5FAE">
        <w:rPr>
          <w:bCs/>
          <w:color w:val="auto"/>
        </w:rPr>
        <w:tab/>
      </w:r>
      <w:r w:rsidRPr="00DF5FAE">
        <w:rPr>
          <w:color w:val="auto"/>
        </w:rPr>
        <w:t>zt2h@virginia.edu</w:t>
      </w:r>
    </w:p>
    <w:p w14:paraId="5980E5D0" w14:textId="77777777" w:rsidR="00E752A2" w:rsidRPr="00DF5FAE" w:rsidRDefault="00E752A2" w:rsidP="00DF5FAE">
      <w:pPr>
        <w:rPr>
          <w:bCs/>
          <w:color w:val="auto"/>
        </w:rPr>
      </w:pPr>
      <w:r w:rsidRPr="00DF5FAE">
        <w:rPr>
          <w:bCs/>
          <w:color w:val="auto"/>
        </w:rPr>
        <w:t xml:space="preserve">Jolian Dahl </w:t>
      </w:r>
      <w:r w:rsidRPr="00DF5FAE">
        <w:rPr>
          <w:bCs/>
          <w:color w:val="auto"/>
        </w:rPr>
        <w:tab/>
      </w:r>
      <w:r w:rsidRPr="00DF5FAE">
        <w:rPr>
          <w:bCs/>
          <w:color w:val="auto"/>
        </w:rPr>
        <w:tab/>
      </w:r>
      <w:hyperlink r:id="rId9" w:history="1">
        <w:r w:rsidRPr="00DF5FAE">
          <w:rPr>
            <w:rStyle w:val="Hyperlink"/>
            <w:bCs/>
          </w:rPr>
          <w:t>jjd5f@virginia.edu</w:t>
        </w:r>
      </w:hyperlink>
    </w:p>
    <w:p w14:paraId="4EDD4AEA" w14:textId="008DC2AA" w:rsidR="00E752A2" w:rsidRPr="00DF5FAE" w:rsidRDefault="00E752A2" w:rsidP="00DF5FAE">
      <w:pPr>
        <w:rPr>
          <w:bCs/>
          <w:color w:val="auto"/>
        </w:rPr>
      </w:pPr>
      <w:r w:rsidRPr="00DF5FAE">
        <w:rPr>
          <w:bCs/>
          <w:color w:val="auto"/>
        </w:rPr>
        <w:t>Michael Spinosa</w:t>
      </w:r>
      <w:r w:rsidR="008276C7">
        <w:rPr>
          <w:bCs/>
          <w:color w:val="auto"/>
        </w:rPr>
        <w:t xml:space="preserve">   </w:t>
      </w:r>
      <w:r w:rsidR="004E5814" w:rsidRPr="00DF5FAE">
        <w:rPr>
          <w:bCs/>
          <w:color w:val="auto"/>
        </w:rPr>
        <w:t>mspinosa@vt.edu</w:t>
      </w:r>
    </w:p>
    <w:p w14:paraId="4254675A" w14:textId="43EB7C50" w:rsidR="00E752A2" w:rsidRPr="00DF5FAE" w:rsidRDefault="00E752A2" w:rsidP="00DF5FAE">
      <w:pPr>
        <w:rPr>
          <w:bCs/>
          <w:color w:val="auto"/>
        </w:rPr>
      </w:pPr>
      <w:r w:rsidRPr="00DF5FAE">
        <w:rPr>
          <w:bCs/>
          <w:color w:val="auto"/>
        </w:rPr>
        <w:t xml:space="preserve">William Montgomery </w:t>
      </w:r>
      <w:r w:rsidR="00DF5FAE" w:rsidRPr="00DF5FAE">
        <w:rPr>
          <w:bCs/>
          <w:color w:val="auto"/>
        </w:rPr>
        <w:t>wgm3uf@virginia.edu</w:t>
      </w:r>
    </w:p>
    <w:p w14:paraId="3B0DBBC4" w14:textId="77777777" w:rsidR="00E752A2" w:rsidRPr="00DF5FAE" w:rsidRDefault="00E752A2" w:rsidP="00DF5FAE">
      <w:pPr>
        <w:rPr>
          <w:bCs/>
          <w:color w:val="auto"/>
          <w:lang w:val="fr-CI"/>
        </w:rPr>
      </w:pPr>
      <w:r w:rsidRPr="00DF5FAE">
        <w:rPr>
          <w:bCs/>
          <w:color w:val="auto"/>
          <w:lang w:val="fr-CI"/>
        </w:rPr>
        <w:t>W. Forrest Johnston</w:t>
      </w:r>
      <w:r w:rsidRPr="00DF5FAE">
        <w:rPr>
          <w:bCs/>
          <w:color w:val="auto"/>
          <w:lang w:val="fr-CI"/>
        </w:rPr>
        <w:tab/>
        <w:t>forrestjohnston@gmail.com</w:t>
      </w:r>
    </w:p>
    <w:p w14:paraId="505972BB" w14:textId="7745658D" w:rsidR="00E752A2" w:rsidRPr="00DF5FAE" w:rsidRDefault="00E752A2" w:rsidP="00DF5FAE">
      <w:pPr>
        <w:rPr>
          <w:bCs/>
          <w:color w:val="auto"/>
          <w:lang w:val="fr-CI"/>
        </w:rPr>
      </w:pPr>
      <w:r w:rsidRPr="00DF5FAE">
        <w:rPr>
          <w:bCs/>
          <w:color w:val="auto"/>
          <w:lang w:val="fr-CI"/>
        </w:rPr>
        <w:t xml:space="preserve">Guanyi Lu </w:t>
      </w:r>
      <w:r w:rsidRPr="00DF5FAE">
        <w:rPr>
          <w:bCs/>
          <w:color w:val="auto"/>
          <w:lang w:val="fr-CI"/>
        </w:rPr>
        <w:tab/>
      </w:r>
      <w:r w:rsidRPr="00DF5FAE">
        <w:rPr>
          <w:bCs/>
          <w:color w:val="auto"/>
          <w:lang w:val="fr-CI"/>
        </w:rPr>
        <w:tab/>
      </w:r>
      <w:hyperlink r:id="rId10" w:history="1">
        <w:r w:rsidRPr="00DF5FAE">
          <w:rPr>
            <w:rStyle w:val="Hyperlink"/>
            <w:bCs/>
            <w:lang w:val="fr-CI"/>
          </w:rPr>
          <w:t>guanyi.lu@surgery.ufl.edu</w:t>
        </w:r>
      </w:hyperlink>
    </w:p>
    <w:p w14:paraId="38ACF527" w14:textId="77777777" w:rsidR="00E752A2" w:rsidRPr="00DF5FAE" w:rsidRDefault="00E752A2" w:rsidP="00DF5FAE">
      <w:r w:rsidRPr="00DF5FAE">
        <w:rPr>
          <w:bCs/>
          <w:color w:val="auto"/>
        </w:rPr>
        <w:t>Gorav Ailawadi</w:t>
      </w:r>
      <w:r w:rsidRPr="00DF5FAE">
        <w:rPr>
          <w:bCs/>
          <w:color w:val="auto"/>
        </w:rPr>
        <w:tab/>
      </w:r>
      <w:hyperlink r:id="rId11" w:history="1">
        <w:r w:rsidRPr="00DF5FAE">
          <w:rPr>
            <w:rStyle w:val="Hyperlink"/>
            <w:bCs/>
          </w:rPr>
          <w:t>GA3F@virgina.edu</w:t>
        </w:r>
      </w:hyperlink>
    </w:p>
    <w:p w14:paraId="5B10A037" w14:textId="6F295448" w:rsidR="00F133C2" w:rsidRDefault="00E752A2" w:rsidP="00DF5FAE">
      <w:pPr>
        <w:rPr>
          <w:bCs/>
          <w:color w:val="auto"/>
        </w:rPr>
      </w:pPr>
      <w:r w:rsidRPr="00DF5FAE">
        <w:rPr>
          <w:bCs/>
          <w:color w:val="auto"/>
        </w:rPr>
        <w:t xml:space="preserve">Gilbert R. Upchruch </w:t>
      </w:r>
      <w:r w:rsidRPr="00DF5FAE">
        <w:rPr>
          <w:bCs/>
          <w:color w:val="auto"/>
        </w:rPr>
        <w:tab/>
        <w:t>gib.upchurch@surgery.ufl.edu</w:t>
      </w:r>
    </w:p>
    <w:p w14:paraId="1F933316" w14:textId="77777777" w:rsidR="00DF5FAE" w:rsidRPr="00DF5FAE" w:rsidRDefault="00DF5FAE" w:rsidP="00DF5FAE">
      <w:pPr>
        <w:rPr>
          <w:bCs/>
          <w:color w:val="auto"/>
        </w:rPr>
      </w:pPr>
    </w:p>
    <w:p w14:paraId="71B79AC9" w14:textId="2E302E50" w:rsidR="006305D7" w:rsidRPr="00DF5FAE" w:rsidRDefault="006305D7" w:rsidP="00DF5FAE">
      <w:pPr>
        <w:pStyle w:val="NormalWeb"/>
        <w:spacing w:before="0" w:beforeAutospacing="0" w:after="0" w:afterAutospacing="0"/>
      </w:pPr>
      <w:r w:rsidRPr="00DF5FAE">
        <w:rPr>
          <w:b/>
          <w:bCs/>
        </w:rPr>
        <w:t>KEYWORDS:</w:t>
      </w:r>
      <w:r w:rsidRPr="00DF5FAE">
        <w:t xml:space="preserve"> </w:t>
      </w:r>
    </w:p>
    <w:p w14:paraId="6C0B0781" w14:textId="187F712D" w:rsidR="007A4DD6" w:rsidRPr="00DF5FAE" w:rsidRDefault="00196787" w:rsidP="00DF5FAE">
      <w:pPr>
        <w:rPr>
          <w:color w:val="auto"/>
        </w:rPr>
      </w:pPr>
      <w:r w:rsidRPr="00DF5FAE">
        <w:rPr>
          <w:color w:val="auto"/>
        </w:rPr>
        <w:t>Cardiovascular disease, Aortic aneurysms, cytokines, immunohistochemistry, macrophages, inflammation</w:t>
      </w:r>
    </w:p>
    <w:p w14:paraId="1CB4E390" w14:textId="77777777" w:rsidR="006305D7" w:rsidRPr="00DF5FAE" w:rsidRDefault="006305D7" w:rsidP="00DF5FAE">
      <w:pPr>
        <w:pStyle w:val="NormalWeb"/>
        <w:spacing w:before="0" w:beforeAutospacing="0" w:after="0" w:afterAutospacing="0"/>
      </w:pPr>
    </w:p>
    <w:p w14:paraId="628AC4B5" w14:textId="4C55D90C" w:rsidR="006305D7" w:rsidRPr="00DF5FAE" w:rsidRDefault="00086FF5" w:rsidP="00DF5FAE">
      <w:r w:rsidRPr="00DF5FAE">
        <w:rPr>
          <w:b/>
          <w:bCs/>
        </w:rPr>
        <w:t>SUMMARY</w:t>
      </w:r>
      <w:r w:rsidR="006305D7" w:rsidRPr="00DF5FAE">
        <w:rPr>
          <w:b/>
          <w:bCs/>
        </w:rPr>
        <w:t>:</w:t>
      </w:r>
      <w:r w:rsidR="006305D7" w:rsidRPr="00DF5FAE">
        <w:t xml:space="preserve"> </w:t>
      </w:r>
    </w:p>
    <w:p w14:paraId="32798D51" w14:textId="2AF010FD" w:rsidR="007A4DD6" w:rsidRPr="00DF5FAE" w:rsidRDefault="002A332C" w:rsidP="00DF5FAE">
      <w:pPr>
        <w:rPr>
          <w:color w:val="auto"/>
        </w:rPr>
      </w:pPr>
      <w:r w:rsidRPr="00DF5FAE">
        <w:rPr>
          <w:color w:val="auto"/>
        </w:rPr>
        <w:t xml:space="preserve">This novel model </w:t>
      </w:r>
      <w:r w:rsidR="0008250E" w:rsidRPr="00DF5FAE">
        <w:rPr>
          <w:color w:val="auto"/>
        </w:rPr>
        <w:t xml:space="preserve">creates robust </w:t>
      </w:r>
      <w:r w:rsidRPr="00DF5FAE">
        <w:rPr>
          <w:color w:val="auto"/>
        </w:rPr>
        <w:t xml:space="preserve">infrarenal abdominal aortic aneurysms in swine using a combination </w:t>
      </w:r>
      <w:r w:rsidR="00BC3D00">
        <w:rPr>
          <w:color w:val="auto"/>
        </w:rPr>
        <w:t xml:space="preserve">of </w:t>
      </w:r>
      <w:r w:rsidRPr="00DF5FAE">
        <w:rPr>
          <w:color w:val="auto"/>
        </w:rPr>
        <w:t>balloon angioplasty, el</w:t>
      </w:r>
      <w:r w:rsidR="00380968" w:rsidRPr="00DF5FAE">
        <w:rPr>
          <w:color w:val="auto"/>
        </w:rPr>
        <w:t>astase/collagenase perfusion,</w:t>
      </w:r>
      <w:r w:rsidRPr="00DF5FAE">
        <w:rPr>
          <w:color w:val="auto"/>
        </w:rPr>
        <w:t xml:space="preserve"> topical elastase application, </w:t>
      </w:r>
      <w:r w:rsidR="0008250E" w:rsidRPr="00DF5FAE">
        <w:rPr>
          <w:color w:val="auto"/>
        </w:rPr>
        <w:t>and</w:t>
      </w:r>
      <w:r w:rsidRPr="00DF5FAE">
        <w:rPr>
          <w:color w:val="auto"/>
        </w:rPr>
        <w:t xml:space="preserve"> oral compound β-aminopropionitrile</w:t>
      </w:r>
      <w:r w:rsidR="00BC3D00">
        <w:rPr>
          <w:color w:val="auto"/>
        </w:rPr>
        <w:t xml:space="preserve"> administration</w:t>
      </w:r>
      <w:r w:rsidRPr="00DF5FAE">
        <w:rPr>
          <w:color w:val="auto"/>
        </w:rPr>
        <w:t>, which interferes with collagen cross-linking.</w:t>
      </w:r>
    </w:p>
    <w:p w14:paraId="761028D6" w14:textId="77777777" w:rsidR="006305D7" w:rsidRPr="00DF5FAE" w:rsidRDefault="006305D7" w:rsidP="00DF5FAE"/>
    <w:p w14:paraId="64FB8590" w14:textId="433DA58C" w:rsidR="006305D7" w:rsidRPr="00DF5FAE" w:rsidRDefault="006305D7" w:rsidP="00DF5FAE">
      <w:pPr>
        <w:rPr>
          <w:color w:val="808080"/>
        </w:rPr>
      </w:pPr>
      <w:r w:rsidRPr="00DF5FAE">
        <w:rPr>
          <w:b/>
          <w:bCs/>
        </w:rPr>
        <w:t>ABSTRACT:</w:t>
      </w:r>
      <w:r w:rsidRPr="00DF5FAE">
        <w:t xml:space="preserve"> </w:t>
      </w:r>
    </w:p>
    <w:p w14:paraId="69D456B9" w14:textId="1F077DD2" w:rsidR="007A4DD6" w:rsidRDefault="006F333A" w:rsidP="00DF5FAE">
      <w:pPr>
        <w:rPr>
          <w:color w:val="auto"/>
        </w:rPr>
      </w:pPr>
      <w:r w:rsidRPr="00DF5FAE">
        <w:rPr>
          <w:color w:val="auto"/>
        </w:rPr>
        <w:t xml:space="preserve">Large animal models to study </w:t>
      </w:r>
      <w:r w:rsidR="00E752A2" w:rsidRPr="00DF5FAE">
        <w:rPr>
          <w:color w:val="auto"/>
        </w:rPr>
        <w:t xml:space="preserve">abdominal </w:t>
      </w:r>
      <w:r w:rsidRPr="00DF5FAE">
        <w:rPr>
          <w:color w:val="auto"/>
        </w:rPr>
        <w:t xml:space="preserve">aortic aneurysms are sparse. The purpose of this </w:t>
      </w:r>
      <w:r w:rsidR="00DD65EE" w:rsidRPr="00DF5FAE">
        <w:rPr>
          <w:color w:val="auto"/>
        </w:rPr>
        <w:t xml:space="preserve">model </w:t>
      </w:r>
      <w:r w:rsidR="001F7A44" w:rsidRPr="00DF5FAE">
        <w:rPr>
          <w:color w:val="auto"/>
        </w:rPr>
        <w:t>is to</w:t>
      </w:r>
      <w:r w:rsidRPr="00DF5FAE">
        <w:rPr>
          <w:color w:val="auto"/>
        </w:rPr>
        <w:t xml:space="preserve"> create </w:t>
      </w:r>
      <w:r w:rsidR="00ED7902" w:rsidRPr="00DF5FAE">
        <w:rPr>
          <w:color w:val="auto"/>
        </w:rPr>
        <w:t>reproducible</w:t>
      </w:r>
      <w:r w:rsidR="00DD65EE" w:rsidRPr="00DF5FAE">
        <w:rPr>
          <w:color w:val="auto"/>
        </w:rPr>
        <w:t>,</w:t>
      </w:r>
      <w:r w:rsidR="00ED7902" w:rsidRPr="00DF5FAE">
        <w:rPr>
          <w:color w:val="auto"/>
        </w:rPr>
        <w:t xml:space="preserve"> </w:t>
      </w:r>
      <w:r w:rsidRPr="00DF5FAE">
        <w:rPr>
          <w:color w:val="auto"/>
        </w:rPr>
        <w:t xml:space="preserve">clinically significant </w:t>
      </w:r>
      <w:r w:rsidR="00ED7902" w:rsidRPr="00DF5FAE">
        <w:rPr>
          <w:color w:val="auto"/>
        </w:rPr>
        <w:t>infrarenal abdominal aortic aneurysms (AAA) in swine.</w:t>
      </w:r>
      <w:r w:rsidRPr="00DF5FAE">
        <w:rPr>
          <w:color w:val="auto"/>
        </w:rPr>
        <w:t xml:space="preserve"> </w:t>
      </w:r>
      <w:r w:rsidR="00DD65EE" w:rsidRPr="00DF5FAE">
        <w:rPr>
          <w:color w:val="auto"/>
        </w:rPr>
        <w:t>To achi</w:t>
      </w:r>
      <w:r w:rsidR="001F7A44" w:rsidRPr="00DF5FAE">
        <w:rPr>
          <w:color w:val="auto"/>
        </w:rPr>
        <w:t>e</w:t>
      </w:r>
      <w:r w:rsidR="00DD65EE" w:rsidRPr="00DF5FAE">
        <w:rPr>
          <w:color w:val="auto"/>
        </w:rPr>
        <w:t>ve this</w:t>
      </w:r>
      <w:r w:rsidR="00BC3D00">
        <w:rPr>
          <w:color w:val="auto"/>
        </w:rPr>
        <w:t>,</w:t>
      </w:r>
      <w:r w:rsidR="00DD65EE" w:rsidRPr="00DF5FAE">
        <w:rPr>
          <w:color w:val="auto"/>
        </w:rPr>
        <w:t xml:space="preserve"> we use a</w:t>
      </w:r>
      <w:r w:rsidRPr="00DF5FAE">
        <w:rPr>
          <w:color w:val="auto"/>
        </w:rPr>
        <w:t xml:space="preserve"> combination of balloon angioplasty, elastase and collagenase, </w:t>
      </w:r>
      <w:r w:rsidRPr="00DF5FAE">
        <w:rPr>
          <w:color w:val="auto"/>
        </w:rPr>
        <w:lastRenderedPageBreak/>
        <w:t xml:space="preserve">and a lysyl oxidase inhibitor, called β-aminopropionitrile (BAPN), </w:t>
      </w:r>
      <w:r w:rsidR="00F90A17" w:rsidRPr="00DF5FAE">
        <w:rPr>
          <w:color w:val="auto"/>
        </w:rPr>
        <w:t xml:space="preserve">to </w:t>
      </w:r>
      <w:r w:rsidRPr="00DF5FAE">
        <w:rPr>
          <w:color w:val="auto"/>
        </w:rPr>
        <w:t>create clinically significant infrarenal aortic aneurysms, analogous to human disease.</w:t>
      </w:r>
    </w:p>
    <w:p w14:paraId="1448335B" w14:textId="77777777" w:rsidR="00DF5FAE" w:rsidRPr="00DF5FAE" w:rsidRDefault="00DF5FAE" w:rsidP="00DF5FAE">
      <w:pPr>
        <w:rPr>
          <w:color w:val="auto"/>
        </w:rPr>
      </w:pPr>
    </w:p>
    <w:p w14:paraId="4FA2694E" w14:textId="47808AE6" w:rsidR="006F333A" w:rsidRDefault="00677008" w:rsidP="00DF5FAE">
      <w:pPr>
        <w:rPr>
          <w:color w:val="auto"/>
        </w:rPr>
      </w:pPr>
      <w:r w:rsidRPr="00DF5FAE">
        <w:rPr>
          <w:color w:val="auto"/>
        </w:rPr>
        <w:t xml:space="preserve">Noncastrated male swine </w:t>
      </w:r>
      <w:r w:rsidR="00F90A17" w:rsidRPr="00DF5FAE">
        <w:rPr>
          <w:color w:val="auto"/>
        </w:rPr>
        <w:t xml:space="preserve">are </w:t>
      </w:r>
      <w:r w:rsidRPr="00DF5FAE">
        <w:rPr>
          <w:color w:val="auto"/>
        </w:rPr>
        <w:t xml:space="preserve">fed BAPN for 7 days prior to surgery to achieve a steady state in the blood. A midline laparotomy </w:t>
      </w:r>
      <w:r w:rsidR="001F7A44" w:rsidRPr="00DF5FAE">
        <w:rPr>
          <w:color w:val="auto"/>
        </w:rPr>
        <w:t>is</w:t>
      </w:r>
      <w:r w:rsidRPr="00DF5FAE">
        <w:rPr>
          <w:color w:val="auto"/>
        </w:rPr>
        <w:t xml:space="preserve"> performed and the infrarenal aorta </w:t>
      </w:r>
      <w:r w:rsidR="00F90A17" w:rsidRPr="00DF5FAE">
        <w:rPr>
          <w:color w:val="auto"/>
        </w:rPr>
        <w:t xml:space="preserve">is </w:t>
      </w:r>
      <w:r w:rsidRPr="00DF5FAE">
        <w:rPr>
          <w:color w:val="auto"/>
        </w:rPr>
        <w:t xml:space="preserve">circumferentially dissected. An initial measurement </w:t>
      </w:r>
      <w:r w:rsidR="001F7A44" w:rsidRPr="00DF5FAE">
        <w:rPr>
          <w:color w:val="auto"/>
        </w:rPr>
        <w:t>is</w:t>
      </w:r>
      <w:r w:rsidRPr="00DF5FAE">
        <w:rPr>
          <w:color w:val="auto"/>
        </w:rPr>
        <w:t xml:space="preserve"> recorded prior </w:t>
      </w:r>
      <w:r w:rsidR="001F7A44" w:rsidRPr="00DF5FAE">
        <w:rPr>
          <w:color w:val="auto"/>
        </w:rPr>
        <w:t xml:space="preserve">to </w:t>
      </w:r>
      <w:r w:rsidR="00F323C2" w:rsidRPr="00DF5FAE">
        <w:rPr>
          <w:color w:val="auto"/>
        </w:rPr>
        <w:t xml:space="preserve">aneurysm induction with a combination of balloon angioplasty, elastase (500 units)/collagenase (8000 units) perfusion, and topical elastase application. Swine </w:t>
      </w:r>
      <w:r w:rsidR="001F7A44" w:rsidRPr="00DF5FAE">
        <w:rPr>
          <w:color w:val="auto"/>
        </w:rPr>
        <w:t>are</w:t>
      </w:r>
      <w:r w:rsidR="00F323C2" w:rsidRPr="00DF5FAE">
        <w:rPr>
          <w:color w:val="auto"/>
        </w:rPr>
        <w:t xml:space="preserve"> fed BAPN daily until terminal procedure on either postoperative day 7, 14, or 28, at which time </w:t>
      </w:r>
      <w:r w:rsidR="001F7A44" w:rsidRPr="00DF5FAE">
        <w:rPr>
          <w:color w:val="auto"/>
        </w:rPr>
        <w:t xml:space="preserve">the </w:t>
      </w:r>
      <w:r w:rsidR="00F323C2" w:rsidRPr="00DF5FAE">
        <w:rPr>
          <w:color w:val="auto"/>
        </w:rPr>
        <w:t xml:space="preserve">aneurysm </w:t>
      </w:r>
      <w:r w:rsidR="001F7A44" w:rsidRPr="00DF5FAE">
        <w:rPr>
          <w:color w:val="auto"/>
        </w:rPr>
        <w:t>is</w:t>
      </w:r>
      <w:r w:rsidR="00F323C2" w:rsidRPr="00DF5FAE">
        <w:rPr>
          <w:color w:val="auto"/>
        </w:rPr>
        <w:t xml:space="preserve"> </w:t>
      </w:r>
      <w:r w:rsidR="00460D7E" w:rsidRPr="00DF5FAE">
        <w:rPr>
          <w:color w:val="auto"/>
        </w:rPr>
        <w:t>measured,</w:t>
      </w:r>
      <w:r w:rsidR="00F323C2" w:rsidRPr="00DF5FAE">
        <w:rPr>
          <w:color w:val="auto"/>
        </w:rPr>
        <w:t xml:space="preserve"> and tissue procured.</w:t>
      </w:r>
      <w:r w:rsidR="00AC72F7" w:rsidRPr="00DF5FAE">
        <w:rPr>
          <w:color w:val="auto"/>
        </w:rPr>
        <w:t xml:space="preserve"> BAPN</w:t>
      </w:r>
      <w:r w:rsidR="00460D7E">
        <w:rPr>
          <w:color w:val="auto"/>
        </w:rPr>
        <w:t xml:space="preserve"> </w:t>
      </w:r>
      <w:r w:rsidR="00AC72F7" w:rsidRPr="00DF5FAE">
        <w:rPr>
          <w:color w:val="auto"/>
        </w:rPr>
        <w:t>+</w:t>
      </w:r>
      <w:r w:rsidR="00460D7E">
        <w:rPr>
          <w:color w:val="auto"/>
        </w:rPr>
        <w:t xml:space="preserve"> </w:t>
      </w:r>
      <w:r w:rsidR="00AC72F7" w:rsidRPr="00DF5FAE">
        <w:rPr>
          <w:color w:val="auto"/>
        </w:rPr>
        <w:t xml:space="preserve">surgery pigs </w:t>
      </w:r>
      <w:r w:rsidR="001F7A44" w:rsidRPr="00DF5FAE">
        <w:rPr>
          <w:color w:val="auto"/>
        </w:rPr>
        <w:t>are</w:t>
      </w:r>
      <w:r w:rsidR="00AC72F7" w:rsidRPr="00DF5FAE">
        <w:rPr>
          <w:color w:val="auto"/>
        </w:rPr>
        <w:t xml:space="preserve"> compared to pigs that underwent surgery alone.</w:t>
      </w:r>
    </w:p>
    <w:p w14:paraId="270F8B48" w14:textId="77777777" w:rsidR="00DF5FAE" w:rsidRPr="00DF5FAE" w:rsidRDefault="00DF5FAE" w:rsidP="00DF5FAE">
      <w:pPr>
        <w:rPr>
          <w:color w:val="auto"/>
        </w:rPr>
      </w:pPr>
    </w:p>
    <w:p w14:paraId="2AD04787" w14:textId="527FFE54" w:rsidR="00F323C2" w:rsidRDefault="00DD611F" w:rsidP="00DF5FAE">
      <w:pPr>
        <w:rPr>
          <w:color w:val="auto"/>
        </w:rPr>
      </w:pPr>
      <w:r w:rsidRPr="00DF5FAE">
        <w:rPr>
          <w:color w:val="auto"/>
        </w:rPr>
        <w:t>Swine treated with BAPN and surgery had a mean aortic dilation of 89.9% ± 47.4% at day 7, 105.4% ± 58.1% at day 14, and 113.5% ± 30.2% at day 28.</w:t>
      </w:r>
      <w:r w:rsidR="00AC72F7" w:rsidRPr="00DF5FAE">
        <w:rPr>
          <w:color w:val="auto"/>
        </w:rPr>
        <w:t xml:space="preserve"> Pigs treated with surgery alone had significantly smaller aneurysms compared to BAPN</w:t>
      </w:r>
      <w:r w:rsidR="00460D7E">
        <w:rPr>
          <w:color w:val="auto"/>
        </w:rPr>
        <w:t xml:space="preserve"> </w:t>
      </w:r>
      <w:r w:rsidR="00AC72F7" w:rsidRPr="00DF5FAE">
        <w:rPr>
          <w:color w:val="auto"/>
        </w:rPr>
        <w:t>+</w:t>
      </w:r>
      <w:r w:rsidR="00460D7E">
        <w:rPr>
          <w:color w:val="auto"/>
        </w:rPr>
        <w:t xml:space="preserve"> </w:t>
      </w:r>
      <w:r w:rsidR="00AC72F7" w:rsidRPr="00DF5FAE">
        <w:rPr>
          <w:color w:val="auto"/>
        </w:rPr>
        <w:t>surgery</w:t>
      </w:r>
      <w:r w:rsidR="001F7A44" w:rsidRPr="00DF5FAE">
        <w:rPr>
          <w:color w:val="auto"/>
        </w:rPr>
        <w:t xml:space="preserve"> animals at day 28 (p &lt;</w:t>
      </w:r>
      <w:r w:rsidR="00460D7E">
        <w:rPr>
          <w:color w:val="auto"/>
        </w:rPr>
        <w:t xml:space="preserve"> 0</w:t>
      </w:r>
      <w:r w:rsidR="001F7A44" w:rsidRPr="00DF5FAE">
        <w:rPr>
          <w:color w:val="auto"/>
        </w:rPr>
        <w:t>.0003).</w:t>
      </w:r>
      <w:r w:rsidR="00AC72F7" w:rsidRPr="00DF5FAE">
        <w:rPr>
          <w:color w:val="auto"/>
        </w:rPr>
        <w:t xml:space="preserve"> </w:t>
      </w:r>
      <w:r w:rsidR="001F7A44" w:rsidRPr="00DF5FAE">
        <w:rPr>
          <w:color w:val="auto"/>
        </w:rPr>
        <w:t>T</w:t>
      </w:r>
      <w:r w:rsidR="00AC72F7" w:rsidRPr="00DF5FAE">
        <w:rPr>
          <w:color w:val="auto"/>
        </w:rPr>
        <w:t>he BAPN</w:t>
      </w:r>
      <w:r w:rsidR="00460D7E">
        <w:rPr>
          <w:color w:val="auto"/>
        </w:rPr>
        <w:t xml:space="preserve"> </w:t>
      </w:r>
      <w:r w:rsidR="00AC72F7" w:rsidRPr="00DF5FAE">
        <w:rPr>
          <w:color w:val="auto"/>
        </w:rPr>
        <w:t>+</w:t>
      </w:r>
      <w:r w:rsidR="00460D7E">
        <w:rPr>
          <w:color w:val="auto"/>
        </w:rPr>
        <w:t xml:space="preserve"> </w:t>
      </w:r>
      <w:r w:rsidR="00AC72F7" w:rsidRPr="00DF5FAE">
        <w:rPr>
          <w:color w:val="auto"/>
        </w:rPr>
        <w:t>surgery group</w:t>
      </w:r>
      <w:r w:rsidR="001F7A44" w:rsidRPr="00DF5FAE">
        <w:rPr>
          <w:color w:val="auto"/>
        </w:rPr>
        <w:t xml:space="preserve"> had macroscopic and immunohistochemical evidence of end stage aneurysmal disease</w:t>
      </w:r>
      <w:r w:rsidR="00AC72F7" w:rsidRPr="00DF5FAE">
        <w:rPr>
          <w:color w:val="auto"/>
        </w:rPr>
        <w:t xml:space="preserve">. </w:t>
      </w:r>
    </w:p>
    <w:p w14:paraId="28054632" w14:textId="77777777" w:rsidR="00DF5FAE" w:rsidRPr="00DF5FAE" w:rsidRDefault="00DF5FAE" w:rsidP="00DF5FAE">
      <w:pPr>
        <w:rPr>
          <w:color w:val="auto"/>
        </w:rPr>
      </w:pPr>
    </w:p>
    <w:p w14:paraId="416B65CA" w14:textId="76DAB645" w:rsidR="00AC72F7" w:rsidRPr="00DF5FAE" w:rsidRDefault="00F347E3" w:rsidP="00DF5FAE">
      <w:pPr>
        <w:rPr>
          <w:color w:val="auto"/>
        </w:rPr>
      </w:pPr>
      <w:r w:rsidRPr="00DF5FAE">
        <w:rPr>
          <w:color w:val="auto"/>
        </w:rPr>
        <w:t xml:space="preserve">Clinically significant infrarenal AAA </w:t>
      </w:r>
      <w:r w:rsidR="00780D0B" w:rsidRPr="00DF5FAE">
        <w:rPr>
          <w:color w:val="auto"/>
        </w:rPr>
        <w:t xml:space="preserve">can be </w:t>
      </w:r>
      <w:r w:rsidR="001535D8" w:rsidRPr="00DF5FAE">
        <w:rPr>
          <w:color w:val="auto"/>
        </w:rPr>
        <w:t xml:space="preserve">induced using balloon angioplasty, elastase/collagenase perfusion and topical application, supplemented with oral BAPN. </w:t>
      </w:r>
      <w:r w:rsidR="001F7A44" w:rsidRPr="00DF5FAE">
        <w:rPr>
          <w:color w:val="auto"/>
        </w:rPr>
        <w:t>This model creates large, clinically significant AAA with</w:t>
      </w:r>
      <w:r w:rsidR="001535D8" w:rsidRPr="00DF5FAE">
        <w:rPr>
          <w:color w:val="auto"/>
        </w:rPr>
        <w:t xml:space="preserve"> hallmarks of human disease</w:t>
      </w:r>
      <w:r w:rsidR="001F7A44" w:rsidRPr="00DF5FAE">
        <w:rPr>
          <w:color w:val="auto"/>
        </w:rPr>
        <w:t>.</w:t>
      </w:r>
      <w:r w:rsidR="001535D8" w:rsidRPr="00DF5FAE">
        <w:rPr>
          <w:color w:val="auto"/>
        </w:rPr>
        <w:t xml:space="preserve"> </w:t>
      </w:r>
      <w:r w:rsidR="00285E88" w:rsidRPr="00DF5FAE">
        <w:rPr>
          <w:color w:val="auto"/>
        </w:rPr>
        <w:t>This has</w:t>
      </w:r>
      <w:r w:rsidR="001535D8" w:rsidRPr="00DF5FAE">
        <w:rPr>
          <w:color w:val="auto"/>
        </w:rPr>
        <w:t xml:space="preserve"> important implications for the elucidation of AAA pathogenesis</w:t>
      </w:r>
      <w:r w:rsidR="001F7A44" w:rsidRPr="00DF5FAE">
        <w:rPr>
          <w:color w:val="auto"/>
        </w:rPr>
        <w:t xml:space="preserve"> and testing of novel therapies and devices for the treatment of AAA</w:t>
      </w:r>
      <w:r w:rsidR="001535D8" w:rsidRPr="00DF5FAE">
        <w:rPr>
          <w:color w:val="auto"/>
        </w:rPr>
        <w:t>.</w:t>
      </w:r>
      <w:r w:rsidR="001F7A44" w:rsidRPr="00DF5FAE">
        <w:rPr>
          <w:color w:val="auto"/>
        </w:rPr>
        <w:t xml:space="preserve"> Limitations of the model include variation in BAPN ingested by swine, quality of elastase perfusion, and cost of BAPN.</w:t>
      </w:r>
      <w:r w:rsidR="001535D8" w:rsidRPr="00DF5FAE">
        <w:rPr>
          <w:color w:val="auto"/>
        </w:rPr>
        <w:t xml:space="preserve"> </w:t>
      </w:r>
    </w:p>
    <w:p w14:paraId="4C7D5FD5" w14:textId="77777777" w:rsidR="006305D7" w:rsidRPr="00DF5FAE" w:rsidRDefault="006305D7" w:rsidP="00DF5FAE"/>
    <w:p w14:paraId="00D25F73" w14:textId="02740B0A" w:rsidR="006305D7" w:rsidRPr="00DF5FAE" w:rsidRDefault="006305D7" w:rsidP="00DF5FAE">
      <w:pPr>
        <w:rPr>
          <w:color w:val="808080"/>
        </w:rPr>
      </w:pPr>
      <w:r w:rsidRPr="00DF5FAE">
        <w:rPr>
          <w:b/>
        </w:rPr>
        <w:t>INTRODUCTION</w:t>
      </w:r>
      <w:r w:rsidRPr="00DF5FAE">
        <w:rPr>
          <w:b/>
          <w:bCs/>
        </w:rPr>
        <w:t>:</w:t>
      </w:r>
      <w:r w:rsidRPr="00DF5FAE">
        <w:t xml:space="preserve"> </w:t>
      </w:r>
    </w:p>
    <w:p w14:paraId="0E5E57A5" w14:textId="64542F41" w:rsidR="001E7B6B" w:rsidRDefault="00D85101" w:rsidP="00DF5FAE">
      <w:pPr>
        <w:rPr>
          <w:color w:val="auto"/>
        </w:rPr>
      </w:pPr>
      <w:r w:rsidRPr="00DF5FAE">
        <w:rPr>
          <w:color w:val="auto"/>
        </w:rPr>
        <w:t xml:space="preserve">According to the Center for Disease Control (CDC), </w:t>
      </w:r>
      <w:r w:rsidR="00460D7E" w:rsidRPr="00DF5FAE">
        <w:rPr>
          <w:color w:val="auto"/>
        </w:rPr>
        <w:t xml:space="preserve">aortic aneurysms </w:t>
      </w:r>
      <w:r w:rsidRPr="00DF5FAE">
        <w:rPr>
          <w:color w:val="auto"/>
        </w:rPr>
        <w:t xml:space="preserve">(AA) are </w:t>
      </w:r>
      <w:r w:rsidR="00A42949" w:rsidRPr="00DF5FAE">
        <w:rPr>
          <w:color w:val="auto"/>
        </w:rPr>
        <w:t>a</w:t>
      </w:r>
      <w:r w:rsidRPr="00DF5FAE">
        <w:rPr>
          <w:color w:val="auto"/>
        </w:rPr>
        <w:t xml:space="preserve"> leading cause of death in the United States and represent a significant disease burden</w:t>
      </w:r>
      <w:r w:rsidR="00A42949" w:rsidRPr="00DF5FAE">
        <w:rPr>
          <w:color w:val="auto"/>
        </w:rPr>
        <w:fldChar w:fldCharType="begin"/>
      </w:r>
      <w:r w:rsidR="00285E88" w:rsidRPr="00DF5FAE">
        <w:rPr>
          <w:color w:val="auto"/>
        </w:rPr>
        <w:instrText xml:space="preserve"> ADDIN EN.CITE &lt;EndNote&gt;&lt;Cite&gt;&lt;Year&gt;2018&lt;/Year&gt;&lt;RecNum&gt;36&lt;/RecNum&gt;&lt;DisplayText&gt;&lt;style face="superscript"&gt;1&lt;/style&gt;&lt;/DisplayText&gt;&lt;record&gt;&lt;rec-number&gt;36&lt;/rec-number&gt;&lt;foreign-keys&gt;&lt;key app="EN" db-id="ftddpxfxlffraneavt45tsww2922sawzaw22" timestamp="1555510545"&gt;36&lt;/key&gt;&lt;/foreign-keys&gt;&lt;ref-type name="Web Page"&gt;12&lt;/ref-type&gt;&lt;contributors&gt;&lt;/contributors&gt;&lt;titles&gt;&lt;title&gt;WISQARS Leading Causes of Death Reports, National and Regional, 1999 - 2016&lt;/title&gt;&lt;/titles&gt;&lt;dates&gt;&lt;year&gt;2018&lt;/year&gt;&lt;/dates&gt;&lt;urls&gt;&lt;related-urls&gt;&lt;url&gt;&lt;style face="underline" font="default" size="100%"&gt;https://webappa.cdc.gov/sasweb/ncipc/leadcause.html&lt;/style&gt;&lt;/url&gt;&lt;/related-urls&gt;&lt;/urls&gt;&lt;/record&gt;&lt;/Cite&gt;&lt;/EndNote&gt;</w:instrText>
      </w:r>
      <w:r w:rsidR="00A42949" w:rsidRPr="00DF5FAE">
        <w:rPr>
          <w:color w:val="auto"/>
        </w:rPr>
        <w:fldChar w:fldCharType="separate"/>
      </w:r>
      <w:r w:rsidR="00A42949" w:rsidRPr="00DF5FAE">
        <w:rPr>
          <w:noProof/>
          <w:color w:val="auto"/>
          <w:vertAlign w:val="superscript"/>
        </w:rPr>
        <w:t>1</w:t>
      </w:r>
      <w:r w:rsidR="00A42949" w:rsidRPr="00DF5FAE">
        <w:rPr>
          <w:color w:val="auto"/>
        </w:rPr>
        <w:fldChar w:fldCharType="end"/>
      </w:r>
      <w:r w:rsidR="00460D7E">
        <w:rPr>
          <w:color w:val="auto"/>
        </w:rPr>
        <w:t xml:space="preserve">. </w:t>
      </w:r>
      <w:r w:rsidR="001E7B6B" w:rsidRPr="00DF5FAE">
        <w:rPr>
          <w:color w:val="auto"/>
        </w:rPr>
        <w:t>An aortic aneurysm is defined as a dilation of a discrete portion of the vessel lumen by over 50%</w:t>
      </w:r>
      <w:r w:rsidR="00A42949" w:rsidRPr="00DF5FAE">
        <w:rPr>
          <w:color w:val="auto"/>
        </w:rPr>
        <w:fldChar w:fldCharType="begin">
          <w:fldData xml:space="preserve">PEVuZE5vdGU+PENpdGU+PEF1dGhvcj5FcmJlbDwvQXV0aG9yPjxZZWFyPjIwMDE8L1llYXI+PFJl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</w:fldData>
        </w:fldChar>
      </w:r>
      <w:r w:rsidR="00A42949" w:rsidRPr="00DF5FAE">
        <w:rPr>
          <w:color w:val="auto"/>
        </w:rPr>
        <w:instrText xml:space="preserve"> ADDIN EN.CITE </w:instrText>
      </w:r>
      <w:r w:rsidR="00A42949" w:rsidRPr="00DF5FAE">
        <w:rPr>
          <w:color w:val="auto"/>
        </w:rPr>
        <w:fldChar w:fldCharType="begin">
          <w:fldData xml:space="preserve">PEVuZE5vdGU+PENpdGU+PEF1dGhvcj5FcmJlbDwvQXV0aG9yPjxZZWFyPjIwMDE8L1llYXI+PFJl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</w:fldData>
        </w:fldChar>
      </w:r>
      <w:r w:rsidR="00A42949" w:rsidRPr="00DF5FAE">
        <w:rPr>
          <w:color w:val="auto"/>
        </w:rPr>
        <w:instrText xml:space="preserve"> ADDIN EN.CITE.DATA </w:instrText>
      </w:r>
      <w:r w:rsidR="00A42949" w:rsidRPr="00DF5FAE">
        <w:rPr>
          <w:color w:val="auto"/>
        </w:rPr>
      </w:r>
      <w:r w:rsidR="00A42949" w:rsidRPr="00DF5FAE">
        <w:rPr>
          <w:color w:val="auto"/>
        </w:rPr>
        <w:fldChar w:fldCharType="end"/>
      </w:r>
      <w:r w:rsidR="00A42949" w:rsidRPr="00DF5FAE">
        <w:rPr>
          <w:color w:val="auto"/>
        </w:rPr>
      </w:r>
      <w:r w:rsidR="00A42949" w:rsidRPr="00DF5FAE">
        <w:rPr>
          <w:color w:val="auto"/>
        </w:rPr>
        <w:fldChar w:fldCharType="separate"/>
      </w:r>
      <w:r w:rsidR="00A42949" w:rsidRPr="00DF5FAE">
        <w:rPr>
          <w:noProof/>
          <w:color w:val="auto"/>
          <w:vertAlign w:val="superscript"/>
        </w:rPr>
        <w:t>2</w:t>
      </w:r>
      <w:r w:rsidR="00A42949" w:rsidRPr="00DF5FAE">
        <w:rPr>
          <w:color w:val="auto"/>
        </w:rPr>
        <w:fldChar w:fldCharType="end"/>
      </w:r>
      <w:r w:rsidR="00460D7E">
        <w:rPr>
          <w:color w:val="auto"/>
        </w:rPr>
        <w:t xml:space="preserve">. </w:t>
      </w:r>
      <w:r w:rsidR="001E7B6B" w:rsidRPr="00DF5FAE">
        <w:rPr>
          <w:color w:val="auto"/>
        </w:rPr>
        <w:t>A subset of AA in the abdomen, referred to as abdominal aortic aneurysms (AAA) are a growing concern. AAA</w:t>
      </w:r>
      <w:r w:rsidRPr="00DF5FAE">
        <w:rPr>
          <w:color w:val="auto"/>
        </w:rPr>
        <w:t xml:space="preserve"> remain clinically silent until impending rupture or dissection, with acute onset</w:t>
      </w:r>
      <w:r w:rsidR="00460D7E">
        <w:rPr>
          <w:color w:val="auto"/>
        </w:rPr>
        <w:t>,</w:t>
      </w:r>
      <w:r w:rsidRPr="00DF5FAE">
        <w:rPr>
          <w:color w:val="auto"/>
        </w:rPr>
        <w:t xml:space="preserve"> severe abdominal pain generally being the only presenting symptom</w:t>
      </w:r>
      <w:r w:rsidR="00A42949" w:rsidRPr="00DF5FAE">
        <w:rPr>
          <w:color w:val="auto"/>
        </w:rPr>
        <w:fldChar w:fldCharType="begin"/>
      </w:r>
      <w:r w:rsidR="00ED310B" w:rsidRPr="00DF5FAE">
        <w:rPr>
          <w:color w:val="auto"/>
        </w:rPr>
        <w:instrText xml:space="preserve"> ADDIN EN.CITE &lt;EndNote&gt;&lt;Cite&gt;&lt;Author&gt;BJ&lt;/Author&gt;&lt;Year&gt;2014&lt;/Year&gt;&lt;RecNum&gt;37&lt;/RecNum&gt;&lt;DisplayText&gt;&lt;style face="superscript"&gt;3,4&lt;/style&gt;&lt;/DisplayText&gt;&lt;record&gt;&lt;rec-number&gt;37&lt;/rec-number&gt;&lt;foreign-keys&gt;&lt;key app="EN" db-id="ftddpxfxlffraneavt45tsww2922sawzaw22" timestamp="1555510787"&gt;37&lt;/key&gt;&lt;/foreign-keys&gt;&lt;ref-type name="Book Section"&gt;5&lt;/ref-type&gt;&lt;contributors&gt;&lt;authors&gt;&lt;author&gt;1.&amp;#x9;Orandi BJ&lt;/author&gt;&lt;/authors&gt;&lt;secondary-authors&gt;&lt;author&gt;Cameron&lt;/author&gt;&lt;/secondary-authors&gt;&lt;/contributors&gt;&lt;titles&gt;&lt;title&gt;Open repair of abdominal aortic aneurysms&lt;/title&gt;&lt;secondary-title&gt;Current Surgical Therapy 11th edition &lt;/secondary-title&gt;&lt;/titles&gt;&lt;pages&gt;777-783&amp;#xD;&lt;/pages&gt;&lt;volume&gt;11th &lt;/volume&gt;&lt;dates&gt;&lt;year&gt;2014&lt;/year&gt;&lt;/dates&gt;&lt;pub-location&gt;Philadelphia, PA&lt;/pub-location&gt;&lt;publisher&gt;Elsevier Saunders&amp;#xD;&lt;/publisher&gt;&lt;urls&gt;&lt;/urls&gt;&lt;/record&gt;&lt;/Cite&gt;&lt;Cite&gt;&lt;Author&gt;RL&lt;/Author&gt;&lt;Year&gt;2017&lt;/Year&gt;&lt;RecNum&gt;38&lt;/RecNum&gt;&lt;record&gt;&lt;rec-number&gt;38&lt;/rec-number&gt;&lt;foreign-keys&gt;&lt;key app="EN" db-id="ftddpxfxlffraneavt45tsww2922sawzaw22" timestamp="1555510926"&gt;38&lt;/key&gt;&lt;/foreign-keys&gt;&lt;ref-type name="Web Page"&gt;12&lt;/ref-type&gt;&lt;contributors&gt;&lt;authors&gt;&lt;author&gt;Dalman RL&lt;/author&gt;&lt;/authors&gt;&lt;/contributors&gt;&lt;titles&gt;&lt;title&gt;Overview of abdominal aortic aneurysm &lt;/title&gt;&lt;/titles&gt;&lt;number&gt;4/17/19&lt;/number&gt;&lt;dates&gt;&lt;year&gt;2017&lt;/year&gt;&lt;/dates&gt;&lt;urls&gt;&lt;related-urls&gt;&lt;url&gt;&lt;style face="underline" font="default" size="100%"&gt;https://www.uptodate.com/contents/overview-of-abdominal-aortic-aneurysm?search=abdominal%20aortic%20aneurysm&amp;amp;source=search_result&amp;amp;selectedTitle=2~150&amp;amp;usage_type=default&amp;amp;display_rank=2&lt;/style&gt;&lt;/url&gt;&lt;/related-urls&gt;&lt;/urls&gt;&lt;/record&gt;&lt;/Cite&gt;&lt;/EndNote&gt;</w:instrText>
      </w:r>
      <w:r w:rsidR="00A42949" w:rsidRPr="00DF5FAE">
        <w:rPr>
          <w:color w:val="auto"/>
        </w:rPr>
        <w:fldChar w:fldCharType="separate"/>
      </w:r>
      <w:r w:rsidR="00A42949" w:rsidRPr="00DF5FAE">
        <w:rPr>
          <w:noProof/>
          <w:color w:val="auto"/>
          <w:vertAlign w:val="superscript"/>
        </w:rPr>
        <w:t>3,4</w:t>
      </w:r>
      <w:r w:rsidR="00A42949" w:rsidRPr="00DF5FAE">
        <w:rPr>
          <w:color w:val="auto"/>
        </w:rPr>
        <w:fldChar w:fldCharType="end"/>
      </w:r>
      <w:r w:rsidR="00460D7E">
        <w:rPr>
          <w:color w:val="auto"/>
        </w:rPr>
        <w:t xml:space="preserve">. </w:t>
      </w:r>
      <w:r w:rsidR="00D1482B" w:rsidRPr="00DF5FAE">
        <w:rPr>
          <w:color w:val="auto"/>
        </w:rPr>
        <w:t>Rupture of AAA is almost always fatal with a mortality rate of 90%</w:t>
      </w:r>
      <w:r w:rsidR="00D1482B" w:rsidRPr="00DF5FAE">
        <w:rPr>
          <w:color w:val="auto"/>
        </w:rPr>
        <w:fldChar w:fldCharType="begin"/>
      </w:r>
      <w:r w:rsidR="00285E88" w:rsidRPr="00DF5FAE">
        <w:rPr>
          <w:color w:val="auto"/>
        </w:rPr>
        <w:instrText xml:space="preserve"> ADDIN EN.CITE &lt;EndNote&gt;&lt;Cite&gt;&lt;Author&gt;Pearce&lt;/Author&gt;&lt;Year&gt;2008&lt;/Year&gt;&lt;RecNum&gt;39&lt;/RecNum&gt;&lt;DisplayText&gt;&lt;style face="superscript"&gt;5&lt;/style&gt;&lt;/DisplayText&gt;&lt;record&gt;&lt;rec-number&gt;39&lt;/rec-number&gt;&lt;foreign-keys&gt;&lt;key app="EN" db-id="ftddpxfxlffraneavt45tsww2922sawzaw22" timestamp="1555511275"&gt;39&lt;/key&gt;&lt;/foreign-keys&gt;&lt;ref-type name="Journal Article"&gt;17&lt;/ref-type&gt;&lt;contributors&gt;&lt;authors&gt;&lt;author&gt;Pearce, W. H.&lt;/author&gt;&lt;author&gt;Zarins, C. K.&lt;/author&gt;&lt;author&gt;Bacharach, J. M.&lt;/author&gt;&lt;author&gt;American Heart Association Writing, Group&lt;/author&gt;&lt;/authors&gt;&lt;/contributors&gt;&lt;titles&gt;&lt;title&gt;Atherosclerotic Peripheral Vascular Disease Symposium II: controversies in abdominal aortic aneurysm repair&lt;/title&gt;&lt;secondary-title&gt;Circulation&lt;/secondary-title&gt;&lt;/titles&gt;&lt;periodical&gt;&lt;full-title&gt;Circulation&lt;/full-title&gt;&lt;/periodical&gt;&lt;pages&gt;2860-3&lt;/pages&gt;&lt;volume&gt;118&lt;/volume&gt;&lt;number&gt;25&lt;/number&gt;&lt;edition&gt;2008/12/25&lt;/edition&gt;&lt;keywords&gt;&lt;keyword&gt;American Heart Association&lt;/keyword&gt;&lt;keyword&gt;Aortic Aneurysm, Abdominal/complications/physiopathology/*surgery&lt;/keyword&gt;&lt;keyword&gt;Atherosclerosis/complications/physiopathology/*surgery&lt;/keyword&gt;&lt;keyword&gt;Humans&lt;/keyword&gt;&lt;keyword&gt;Peripheral Vascular Diseases/complications/physiopathology/*surgery&lt;/keyword&gt;&lt;keyword&gt;United States&lt;/keyword&gt;&lt;/keywords&gt;&lt;dates&gt;&lt;year&gt;2008&lt;/year&gt;&lt;pub-dates&gt;&lt;date&gt;Dec 16&lt;/date&gt;&lt;/pub-dates&gt;&lt;/dates&gt;&lt;isbn&gt;1524-4539 (Electronic)&amp;#xD;0009-7322 (Linking)&lt;/isbn&gt;&lt;accession-num&gt;19106408&lt;/accession-num&gt;&lt;urls&gt;&lt;related-urls&gt;&lt;url&gt;https://www.ncbi.nlm.nih.gov/pubmed/19106408&lt;/url&gt;&lt;/related-urls&gt;&lt;/urls&gt;&lt;electronic-resource-num&gt;10.1161/CIRCULATIONAHA.108.191176&lt;/electronic-resource-num&gt;&lt;/record&gt;&lt;/Cite&gt;&lt;/EndNote&gt;</w:instrText>
      </w:r>
      <w:r w:rsidR="00D1482B" w:rsidRPr="00DF5FAE">
        <w:rPr>
          <w:color w:val="auto"/>
        </w:rPr>
        <w:fldChar w:fldCharType="separate"/>
      </w:r>
      <w:r w:rsidR="00D1482B" w:rsidRPr="00DF5FAE">
        <w:rPr>
          <w:noProof/>
          <w:color w:val="auto"/>
          <w:vertAlign w:val="superscript"/>
        </w:rPr>
        <w:t>5</w:t>
      </w:r>
      <w:r w:rsidR="00D1482B" w:rsidRPr="00DF5FAE">
        <w:rPr>
          <w:color w:val="auto"/>
        </w:rPr>
        <w:fldChar w:fldCharType="end"/>
      </w:r>
      <w:r w:rsidR="00460D7E">
        <w:rPr>
          <w:color w:val="auto"/>
        </w:rPr>
        <w:t xml:space="preserve">. </w:t>
      </w:r>
      <w:r w:rsidR="001E7B6B" w:rsidRPr="00DF5FAE">
        <w:rPr>
          <w:color w:val="auto"/>
        </w:rPr>
        <w:t xml:space="preserve">Open or endovascular surgery is the only therapeutic option for patients, and can be </w:t>
      </w:r>
      <w:r w:rsidR="000B6DB0">
        <w:rPr>
          <w:color w:val="auto"/>
        </w:rPr>
        <w:t xml:space="preserve">a </w:t>
      </w:r>
      <w:r w:rsidR="001E7B6B" w:rsidRPr="00DF5FAE">
        <w:rPr>
          <w:color w:val="auto"/>
        </w:rPr>
        <w:t>highly morbid procedure. Importantly, AAA are one of the few cardiovascular diseases with no medical therapy</w:t>
      </w:r>
      <w:r w:rsidR="00334D5F" w:rsidRPr="00DF5FAE">
        <w:rPr>
          <w:color w:val="auto"/>
        </w:rPr>
        <w:t xml:space="preserve"> for cure</w:t>
      </w:r>
      <w:r w:rsidR="001E7B6B" w:rsidRPr="00DF5FAE">
        <w:rPr>
          <w:color w:val="auto"/>
        </w:rPr>
        <w:t>.</w:t>
      </w:r>
    </w:p>
    <w:p w14:paraId="08CF6063" w14:textId="77777777" w:rsidR="00460D7E" w:rsidRPr="00DF5FAE" w:rsidRDefault="00460D7E" w:rsidP="00DF5FAE">
      <w:pPr>
        <w:rPr>
          <w:color w:val="auto"/>
        </w:rPr>
      </w:pPr>
    </w:p>
    <w:p w14:paraId="16D170CC" w14:textId="03C8EC38" w:rsidR="001E7B6B" w:rsidRPr="00DF5FAE" w:rsidRDefault="001E7B6B" w:rsidP="00DF5FAE">
      <w:r w:rsidRPr="00DF5FAE">
        <w:rPr>
          <w:color w:val="auto"/>
        </w:rPr>
        <w:t>To date, much of the research on AAA pathogenesis has focus</w:t>
      </w:r>
      <w:r w:rsidR="00AF4F97" w:rsidRPr="00DF5FAE">
        <w:rPr>
          <w:color w:val="auto"/>
        </w:rPr>
        <w:t xml:space="preserve">ed on rodent </w:t>
      </w:r>
      <w:r w:rsidRPr="00DF5FAE">
        <w:rPr>
          <w:color w:val="auto"/>
        </w:rPr>
        <w:t>models</w:t>
      </w:r>
      <w:r w:rsidR="00C10594" w:rsidRPr="00DF5FAE">
        <w:rPr>
          <w:color w:val="auto"/>
        </w:rPr>
        <w:t>, using elastase, which is an enzyme that degrades elastin found within the aortic media</w:t>
      </w:r>
      <w:r w:rsidR="00C643A1" w:rsidRPr="00DF5FAE">
        <w:rPr>
          <w:color w:val="auto"/>
        </w:rPr>
        <w:t>, to induce aneurysms</w:t>
      </w:r>
      <w:r w:rsidR="00334D5F" w:rsidRPr="00DF5FAE">
        <w:rPr>
          <w:color w:val="auto"/>
        </w:rPr>
        <w:t>.</w:t>
      </w:r>
      <w:r w:rsidR="00AF4F97" w:rsidRPr="00DF5FAE">
        <w:rPr>
          <w:color w:val="auto"/>
        </w:rPr>
        <w:fldChar w:fldCharType="begin">
          <w:fldData xml:space="preserve">PEVuZE5vdGU+PENpdGU+PEF1dGhvcj5EYXVnaGVydHk8L0F1dGhvcj48WWVhcj4yMDA0PC9ZZWFy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</w:fldData>
        </w:fldChar>
      </w:r>
      <w:r w:rsidR="00285E88" w:rsidRPr="00DF5FAE">
        <w:rPr>
          <w:color w:val="auto"/>
        </w:rPr>
        <w:instrText xml:space="preserve"> ADDIN EN.CITE </w:instrText>
      </w:r>
      <w:r w:rsidR="00285E88" w:rsidRPr="00DF5FAE">
        <w:rPr>
          <w:color w:val="auto"/>
        </w:rPr>
        <w:fldChar w:fldCharType="begin">
          <w:fldData xml:space="preserve">PEVuZE5vdGU+PENpdGU+PEF1dGhvcj5EYXVnaGVydHk8L0F1dGhvcj48WWVhcj4yMDA0PC9ZZWFy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</w:fldData>
        </w:fldChar>
      </w:r>
      <w:r w:rsidR="00285E88" w:rsidRPr="00DF5FAE">
        <w:rPr>
          <w:color w:val="auto"/>
        </w:rPr>
        <w:instrText xml:space="preserve"> ADDIN EN.CITE.DATA </w:instrText>
      </w:r>
      <w:r w:rsidR="00285E88" w:rsidRPr="00DF5FAE">
        <w:rPr>
          <w:color w:val="auto"/>
        </w:rPr>
      </w:r>
      <w:r w:rsidR="00285E88" w:rsidRPr="00DF5FAE">
        <w:rPr>
          <w:color w:val="auto"/>
        </w:rPr>
        <w:fldChar w:fldCharType="end"/>
      </w:r>
      <w:r w:rsidR="00AF4F97" w:rsidRPr="00DF5FAE">
        <w:rPr>
          <w:color w:val="auto"/>
        </w:rPr>
      </w:r>
      <w:r w:rsidR="00AF4F97" w:rsidRPr="00DF5FAE">
        <w:rPr>
          <w:color w:val="auto"/>
        </w:rPr>
        <w:fldChar w:fldCharType="separate"/>
      </w:r>
      <w:r w:rsidR="00AF4F97" w:rsidRPr="00DF5FAE">
        <w:rPr>
          <w:noProof/>
          <w:color w:val="auto"/>
          <w:vertAlign w:val="superscript"/>
        </w:rPr>
        <w:t>6,7</w:t>
      </w:r>
      <w:r w:rsidR="00AF4F97" w:rsidRPr="00DF5FAE">
        <w:rPr>
          <w:color w:val="auto"/>
        </w:rPr>
        <w:fldChar w:fldCharType="end"/>
      </w:r>
      <w:r w:rsidR="00334D5F" w:rsidRPr="00DF5FAE">
        <w:rPr>
          <w:color w:val="auto"/>
        </w:rPr>
        <w:t xml:space="preserve"> However, the clinical translatability of small animal models to human aneurysmal disease is restricted</w:t>
      </w:r>
      <w:r w:rsidR="00F90A17" w:rsidRPr="00DF5FAE">
        <w:rPr>
          <w:color w:val="auto"/>
        </w:rPr>
        <w:t xml:space="preserve">, as </w:t>
      </w:r>
      <w:r w:rsidR="00334D5F" w:rsidRPr="00DF5FAE">
        <w:rPr>
          <w:color w:val="auto"/>
        </w:rPr>
        <w:t>evaluation</w:t>
      </w:r>
      <w:r w:rsidR="00F90A17" w:rsidRPr="00DF5FAE">
        <w:rPr>
          <w:color w:val="auto"/>
        </w:rPr>
        <w:t xml:space="preserve"> </w:t>
      </w:r>
      <w:r w:rsidR="00334D5F" w:rsidRPr="00DF5FAE">
        <w:rPr>
          <w:color w:val="auto"/>
        </w:rPr>
        <w:t>of structural chang</w:t>
      </w:r>
      <w:r w:rsidR="00D011C4" w:rsidRPr="00DF5FAE">
        <w:rPr>
          <w:color w:val="auto"/>
        </w:rPr>
        <w:t xml:space="preserve">es </w:t>
      </w:r>
      <w:r w:rsidR="00F90A17" w:rsidRPr="00DF5FAE">
        <w:rPr>
          <w:color w:val="auto"/>
        </w:rPr>
        <w:t xml:space="preserve">in the aorta, </w:t>
      </w:r>
      <w:r w:rsidR="00285E88" w:rsidRPr="00DF5FAE">
        <w:rPr>
          <w:color w:val="auto"/>
        </w:rPr>
        <w:t>and</w:t>
      </w:r>
      <w:r w:rsidR="00F90A17" w:rsidRPr="00DF5FAE">
        <w:rPr>
          <w:color w:val="auto"/>
        </w:rPr>
        <w:t xml:space="preserve"> altered </w:t>
      </w:r>
      <w:r w:rsidR="00D011C4" w:rsidRPr="00DF5FAE">
        <w:rPr>
          <w:color w:val="auto"/>
        </w:rPr>
        <w:t>hemodynamics</w:t>
      </w:r>
      <w:r w:rsidR="00F90A17" w:rsidRPr="00DF5FAE">
        <w:rPr>
          <w:color w:val="auto"/>
        </w:rPr>
        <w:t xml:space="preserve"> </w:t>
      </w:r>
      <w:r w:rsidR="00285E88" w:rsidRPr="00DF5FAE">
        <w:rPr>
          <w:color w:val="auto"/>
        </w:rPr>
        <w:t>are</w:t>
      </w:r>
      <w:r w:rsidR="00F90A17" w:rsidRPr="00DF5FAE">
        <w:rPr>
          <w:color w:val="auto"/>
        </w:rPr>
        <w:t xml:space="preserve"> limited due to size.</w:t>
      </w:r>
      <w:r w:rsidR="008276C7">
        <w:rPr>
          <w:color w:val="auto"/>
        </w:rPr>
        <w:t xml:space="preserve"> </w:t>
      </w:r>
      <w:r w:rsidR="00AB6342" w:rsidRPr="00DF5FAE">
        <w:rPr>
          <w:color w:val="auto"/>
        </w:rPr>
        <w:t>Because</w:t>
      </w:r>
      <w:r w:rsidR="00CF7B15" w:rsidRPr="00DF5FAE">
        <w:rPr>
          <w:color w:val="auto"/>
        </w:rPr>
        <w:t xml:space="preserve"> of anatomical and size similarity, the</w:t>
      </w:r>
      <w:r w:rsidR="00D011C4" w:rsidRPr="00DF5FAE">
        <w:rPr>
          <w:color w:val="auto"/>
        </w:rPr>
        <w:t xml:space="preserve"> porcine circulatory system correlates better </w:t>
      </w:r>
      <w:r w:rsidR="00CF7B15" w:rsidRPr="00DF5FAE">
        <w:rPr>
          <w:color w:val="auto"/>
        </w:rPr>
        <w:t xml:space="preserve">with </w:t>
      </w:r>
      <w:r w:rsidR="00D011C4" w:rsidRPr="00DF5FAE">
        <w:rPr>
          <w:color w:val="auto"/>
        </w:rPr>
        <w:t>human biology than rodents</w:t>
      </w:r>
      <w:r w:rsidR="00D011C4" w:rsidRPr="00DF5FAE">
        <w:rPr>
          <w:color w:val="auto"/>
        </w:rPr>
        <w:fldChar w:fldCharType="begin"/>
      </w:r>
      <w:r w:rsidR="00285E88" w:rsidRPr="00DF5FAE">
        <w:rPr>
          <w:color w:val="auto"/>
        </w:rPr>
        <w:instrText xml:space="preserve"> ADDIN EN.CITE &lt;EndNote&gt;&lt;Cite&gt;&lt;Author&gt;Hynecek&lt;/Author&gt;&lt;Year&gt;2007&lt;/Year&gt;&lt;RecNum&gt;1&lt;/RecNum&gt;&lt;DisplayText&gt;&lt;style face="superscript"&gt;8&lt;/style&gt;&lt;/DisplayText&gt;&lt;record&gt;&lt;rec-number&gt;1&lt;/rec-number&gt;&lt;foreign-keys&gt;&lt;key app="EN" db-id="ftddpxfxlffraneavt45tsww2922sawzaw22" timestamp="1554387479"&gt;1&lt;/key&gt;&lt;/foreign-keys&gt;&lt;ref-type name="Journal Article"&gt;17&lt;/ref-type&gt;&lt;contributors&gt;&lt;authors&gt;&lt;author&gt;Hynecek, R. L.&lt;/author&gt;&lt;author&gt;DeRubertis, B. G.&lt;/author&gt;&lt;author&gt;Trocciola, S. M.&lt;/author&gt;&lt;author&gt;Zhang, H.&lt;/author&gt;&lt;author&gt;Prince, M. R.&lt;/author&gt;&lt;author&gt;Ennis, T. L.&lt;/author&gt;&lt;author&gt;Kent, K. C.&lt;/author&gt;&lt;author&gt;Faries, P. L.&lt;/author&gt;&lt;/authors&gt;&lt;/contributors&gt;&lt;auth-address&gt;Weill Medical College of Cornell University, New York, NY, USA.&lt;/auth-address&gt;&lt;titles&gt;&lt;title&gt;The creation of an infrarenal aneurysm within the native abdominal aorta of swine&lt;/title&gt;&lt;secondary-title&gt;Surgery&lt;/secondary-title&gt;&lt;/titles&gt;&lt;periodical&gt;&lt;full-title&gt;Surgery&lt;/full-title&gt;&lt;/periodical&gt;&lt;pages&gt;143-9&lt;/pages&gt;&lt;volume&gt;142&lt;/volume&gt;&lt;number&gt;2&lt;/number&gt;&lt;edition&gt;2007/08/11&lt;/edition&gt;&lt;keywords&gt;&lt;keyword&gt;Animals&lt;/keyword&gt;&lt;keyword&gt;Aortic Aneurysm, Abdominal/*chemically induced/*pathology&lt;/keyword&gt;&lt;keyword&gt;Calcium Chloride&lt;/keyword&gt;&lt;keyword&gt;Catheterization&lt;/keyword&gt;&lt;keyword&gt;Collagenases&lt;/keyword&gt;&lt;keyword&gt;*Disease Models, Animal&lt;/keyword&gt;&lt;keyword&gt;Imaging, Three-Dimensional&lt;/keyword&gt;&lt;keyword&gt;Kidney/blood supply&lt;/keyword&gt;&lt;keyword&gt;Magnetic Resonance Imaging&lt;/keyword&gt;&lt;keyword&gt;Male&lt;/keyword&gt;&lt;keyword&gt;Muscle, Smooth, Vascular/pathology&lt;/keyword&gt;&lt;keyword&gt;Neutrophils/pathology&lt;/keyword&gt;&lt;keyword&gt;Pancreatic Elastase&lt;/keyword&gt;&lt;keyword&gt;*Sus scrofa&lt;/keyword&gt;&lt;keyword&gt;Tunica Media/pathology&lt;/keyword&gt;&lt;/keywords&gt;&lt;dates&gt;&lt;year&gt;2007&lt;/year&gt;&lt;pub-dates&gt;&lt;date&gt;Aug&lt;/date&gt;&lt;/pub-dates&gt;&lt;/dates&gt;&lt;isbn&gt;0039-6060 (Print)&amp;#xD;0039-6060 (Linking)&lt;/isbn&gt;&lt;accession-num&gt;17689678&lt;/accession-num&gt;&lt;urls&gt;&lt;related-urls&gt;&lt;url&gt;https://www.ncbi.nlm.nih.gov/pubmed/17689678&lt;/url&gt;&lt;/related-urls&gt;&lt;/urls&gt;&lt;electronic-resource-num&gt;10.1016/j.surg.2007.04.014&lt;/electronic-resource-num&gt;&lt;/record&gt;&lt;/Cite&gt;&lt;/EndNote&gt;</w:instrText>
      </w:r>
      <w:r w:rsidR="00D011C4" w:rsidRPr="00DF5FAE">
        <w:rPr>
          <w:color w:val="auto"/>
        </w:rPr>
        <w:fldChar w:fldCharType="separate"/>
      </w:r>
      <w:r w:rsidR="00D011C4" w:rsidRPr="00DF5FAE">
        <w:rPr>
          <w:noProof/>
          <w:color w:val="auto"/>
          <w:vertAlign w:val="superscript"/>
        </w:rPr>
        <w:t>8</w:t>
      </w:r>
      <w:r w:rsidR="00D011C4" w:rsidRPr="00DF5FAE">
        <w:rPr>
          <w:color w:val="auto"/>
        </w:rPr>
        <w:fldChar w:fldCharType="end"/>
      </w:r>
      <w:r w:rsidR="000B6DB0">
        <w:rPr>
          <w:color w:val="auto"/>
        </w:rPr>
        <w:t xml:space="preserve">. </w:t>
      </w:r>
      <w:r w:rsidR="00C643A1" w:rsidRPr="00DF5FAE">
        <w:t>Large animal models allow</w:t>
      </w:r>
      <w:r w:rsidR="00334D5F" w:rsidRPr="00DF5FAE">
        <w:t xml:space="preserve"> further understand</w:t>
      </w:r>
      <w:r w:rsidR="00C643A1" w:rsidRPr="00DF5FAE">
        <w:t>ing of</w:t>
      </w:r>
      <w:r w:rsidR="00334D5F" w:rsidRPr="00DF5FAE">
        <w:t xml:space="preserve"> cellular mechanisms of the disease process, </w:t>
      </w:r>
      <w:r w:rsidR="00CF7B15" w:rsidRPr="00DF5FAE">
        <w:t xml:space="preserve">can be used </w:t>
      </w:r>
      <w:r w:rsidR="00334D5F" w:rsidRPr="00DF5FAE">
        <w:t xml:space="preserve">develop novel treatments at therapeutic doses for large mammals, and test mechanical repair devices, which would not be feasible in </w:t>
      </w:r>
      <w:r w:rsidR="00AF4F97" w:rsidRPr="00DF5FAE">
        <w:t>small animal</w:t>
      </w:r>
      <w:r w:rsidR="00334D5F" w:rsidRPr="00DF5FAE">
        <w:t xml:space="preserve"> models.</w:t>
      </w:r>
      <w:r w:rsidR="00D011C4" w:rsidRPr="00DF5FAE">
        <w:t xml:space="preserve"> </w:t>
      </w:r>
      <w:r w:rsidR="00AF4F97" w:rsidRPr="00DF5FAE">
        <w:t xml:space="preserve">Additionally, the acute </w:t>
      </w:r>
      <w:r w:rsidR="006100C5" w:rsidRPr="00DF5FAE">
        <w:t xml:space="preserve">nature of rodent models </w:t>
      </w:r>
      <w:r w:rsidR="006100C5" w:rsidRPr="00DF5FAE">
        <w:lastRenderedPageBreak/>
        <w:t>does</w:t>
      </w:r>
      <w:r w:rsidR="00AF4F97" w:rsidRPr="00DF5FAE">
        <w:t xml:space="preserve"> not </w:t>
      </w:r>
      <w:r w:rsidR="006100C5" w:rsidRPr="00DF5FAE">
        <w:t xml:space="preserve">replicate the </w:t>
      </w:r>
      <w:r w:rsidR="00D011C4" w:rsidRPr="00DF5FAE">
        <w:t>chronicity</w:t>
      </w:r>
      <w:r w:rsidR="006100C5" w:rsidRPr="00DF5FAE">
        <w:t xml:space="preserve"> and pathologic characteristics of human aneurysmal disease. </w:t>
      </w:r>
      <w:r w:rsidR="000B6DB0">
        <w:br/>
      </w:r>
    </w:p>
    <w:p w14:paraId="3871188E" w14:textId="42229188" w:rsidR="00AC3FEC" w:rsidRDefault="00C10594" w:rsidP="00DF5FAE">
      <w:pPr>
        <w:rPr>
          <w:color w:val="auto"/>
        </w:rPr>
      </w:pPr>
      <w:r w:rsidRPr="00DF5FAE">
        <w:t xml:space="preserve">The </w:t>
      </w:r>
      <w:r w:rsidR="00ED13C4" w:rsidRPr="00DF5FAE">
        <w:t>combination of elastase and a compound called</w:t>
      </w:r>
      <w:r w:rsidRPr="00DF5FAE">
        <w:t xml:space="preserve"> </w:t>
      </w:r>
      <w:r w:rsidRPr="00DF5FAE">
        <w:rPr>
          <w:color w:val="auto"/>
        </w:rPr>
        <w:t xml:space="preserve">β-aminopropionitrile (BAPN) has revolutionized murine AAA models, by creating aneurysms that </w:t>
      </w:r>
      <w:r w:rsidR="00C643A1" w:rsidRPr="00DF5FAE">
        <w:rPr>
          <w:color w:val="auto"/>
        </w:rPr>
        <w:t xml:space="preserve">are </w:t>
      </w:r>
      <w:r w:rsidR="00ED13C4" w:rsidRPr="00DF5FAE">
        <w:rPr>
          <w:color w:val="auto"/>
        </w:rPr>
        <w:t>larger and contain sequela of chronic aneurysmal disease</w:t>
      </w:r>
      <w:r w:rsidR="00F821C1" w:rsidRPr="00DF5FAE">
        <w:rPr>
          <w:color w:val="auto"/>
        </w:rPr>
        <w:t>, including mural thrombus, dissection, and rupture</w:t>
      </w:r>
      <w:r w:rsidR="00AF4F97" w:rsidRPr="00DF5FAE">
        <w:rPr>
          <w:color w:val="auto"/>
        </w:rPr>
        <w:fldChar w:fldCharType="begin">
          <w:fldData xml:space="preserve">PEVuZE5vdGU+PENpdGU+PEF1dGhvcj5MdTwvQXV0aG9yPjxZZWFyPjIwMTc8L1llYXI+PFJlY051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</w:fldData>
        </w:fldChar>
      </w:r>
      <w:r w:rsidR="00D011C4" w:rsidRPr="00DF5FAE">
        <w:rPr>
          <w:color w:val="auto"/>
        </w:rPr>
        <w:instrText xml:space="preserve"> ADDIN EN.CITE </w:instrText>
      </w:r>
      <w:r w:rsidR="00D011C4" w:rsidRPr="00DF5FAE">
        <w:rPr>
          <w:color w:val="auto"/>
        </w:rPr>
        <w:fldChar w:fldCharType="begin">
          <w:fldData xml:space="preserve">PEVuZE5vdGU+PENpdGU+PEF1dGhvcj5MdTwvQXV0aG9yPjxZZWFyPjIwMTc8L1llYXI+PFJlY051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</w:fldData>
        </w:fldChar>
      </w:r>
      <w:r w:rsidR="00D011C4" w:rsidRPr="00DF5FAE">
        <w:rPr>
          <w:color w:val="auto"/>
        </w:rPr>
        <w:instrText xml:space="preserve"> ADDIN EN.CITE.DATA </w:instrText>
      </w:r>
      <w:r w:rsidR="00D011C4" w:rsidRPr="00DF5FAE">
        <w:rPr>
          <w:color w:val="auto"/>
        </w:rPr>
      </w:r>
      <w:r w:rsidR="00D011C4" w:rsidRPr="00DF5FAE">
        <w:rPr>
          <w:color w:val="auto"/>
        </w:rPr>
        <w:fldChar w:fldCharType="end"/>
      </w:r>
      <w:r w:rsidR="00AF4F97" w:rsidRPr="00DF5FAE">
        <w:rPr>
          <w:color w:val="auto"/>
        </w:rPr>
      </w:r>
      <w:r w:rsidR="00AF4F97" w:rsidRPr="00DF5FAE">
        <w:rPr>
          <w:color w:val="auto"/>
        </w:rPr>
        <w:fldChar w:fldCharType="separate"/>
      </w:r>
      <w:r w:rsidR="00D011C4" w:rsidRPr="00DF5FAE">
        <w:rPr>
          <w:noProof/>
          <w:color w:val="auto"/>
          <w:vertAlign w:val="superscript"/>
        </w:rPr>
        <w:t>9</w:t>
      </w:r>
      <w:r w:rsidR="00AF4F97" w:rsidRPr="00DF5FAE">
        <w:rPr>
          <w:color w:val="auto"/>
        </w:rPr>
        <w:fldChar w:fldCharType="end"/>
      </w:r>
      <w:r w:rsidR="000B6DB0">
        <w:rPr>
          <w:color w:val="auto"/>
        </w:rPr>
        <w:t xml:space="preserve">. </w:t>
      </w:r>
      <w:r w:rsidR="00F821C1" w:rsidRPr="00DF5FAE">
        <w:rPr>
          <w:color w:val="auto"/>
        </w:rPr>
        <w:t>BAPN is an inhibitor of lysyl oxidase, which is essential for collagen crosslinking, a crucial component of the aortic wall</w:t>
      </w:r>
      <w:r w:rsidR="006100C5" w:rsidRPr="00DF5FAE">
        <w:rPr>
          <w:color w:val="auto"/>
        </w:rPr>
        <w:fldChar w:fldCharType="begin">
          <w:fldData xml:space="preserve">PEVuZE5vdGU+PENpdGU+PEF1dGhvcj5CYXJyb3c8L0F1dGhvcj48WWVhcj4xOTc0PC9ZZWFyPjxS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</w:fldData>
        </w:fldChar>
      </w:r>
      <w:r w:rsidR="00285E88" w:rsidRPr="00DF5FAE">
        <w:rPr>
          <w:color w:val="auto"/>
        </w:rPr>
        <w:instrText xml:space="preserve"> ADDIN EN.CITE </w:instrText>
      </w:r>
      <w:r w:rsidR="00285E88" w:rsidRPr="00DF5FAE">
        <w:rPr>
          <w:color w:val="auto"/>
        </w:rPr>
        <w:fldChar w:fldCharType="begin">
          <w:fldData xml:space="preserve">PEVuZE5vdGU+PENpdGU+PEF1dGhvcj5CYXJyb3c8L0F1dGhvcj48WWVhcj4xOTc0PC9ZZWFyPjxS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</w:fldData>
        </w:fldChar>
      </w:r>
      <w:r w:rsidR="00285E88" w:rsidRPr="00DF5FAE">
        <w:rPr>
          <w:color w:val="auto"/>
        </w:rPr>
        <w:instrText xml:space="preserve"> ADDIN EN.CITE.DATA </w:instrText>
      </w:r>
      <w:r w:rsidR="00285E88" w:rsidRPr="00DF5FAE">
        <w:rPr>
          <w:color w:val="auto"/>
        </w:rPr>
      </w:r>
      <w:r w:rsidR="00285E88" w:rsidRPr="00DF5FAE">
        <w:rPr>
          <w:color w:val="auto"/>
        </w:rPr>
        <w:fldChar w:fldCharType="end"/>
      </w:r>
      <w:r w:rsidR="006100C5" w:rsidRPr="00DF5FAE">
        <w:rPr>
          <w:color w:val="auto"/>
        </w:rPr>
      </w:r>
      <w:r w:rsidR="006100C5" w:rsidRPr="00DF5FAE">
        <w:rPr>
          <w:color w:val="auto"/>
        </w:rPr>
        <w:fldChar w:fldCharType="separate"/>
      </w:r>
      <w:r w:rsidR="00D011C4" w:rsidRPr="00DF5FAE">
        <w:rPr>
          <w:noProof/>
          <w:color w:val="auto"/>
          <w:vertAlign w:val="superscript"/>
        </w:rPr>
        <w:t>10-12</w:t>
      </w:r>
      <w:r w:rsidR="006100C5" w:rsidRPr="00DF5FAE">
        <w:rPr>
          <w:color w:val="auto"/>
        </w:rPr>
        <w:fldChar w:fldCharType="end"/>
      </w:r>
      <w:r w:rsidR="000B6DB0">
        <w:rPr>
          <w:color w:val="auto"/>
        </w:rPr>
        <w:t xml:space="preserve">. </w:t>
      </w:r>
      <w:r w:rsidR="00F821C1" w:rsidRPr="00DF5FAE">
        <w:rPr>
          <w:color w:val="auto"/>
        </w:rPr>
        <w:t>Lysyl oxidas</w:t>
      </w:r>
      <w:r w:rsidR="001E349A" w:rsidRPr="00DF5FAE">
        <w:rPr>
          <w:color w:val="auto"/>
        </w:rPr>
        <w:t xml:space="preserve">e activity decreases with </w:t>
      </w:r>
      <w:r w:rsidR="00D011C4" w:rsidRPr="00DF5FAE">
        <w:rPr>
          <w:color w:val="auto"/>
        </w:rPr>
        <w:t>aging</w:t>
      </w:r>
      <w:r w:rsidR="001E349A" w:rsidRPr="00DF5FAE">
        <w:rPr>
          <w:color w:val="auto"/>
        </w:rPr>
        <w:t xml:space="preserve"> and given the association of age and the chronic nature of complicated AA, BAPN has great potential to experimentally mimic the effects of aging</w:t>
      </w:r>
      <w:r w:rsidR="006100C5" w:rsidRPr="00DF5FAE">
        <w:rPr>
          <w:color w:val="auto"/>
        </w:rPr>
        <w:fldChar w:fldCharType="begin">
          <w:fldData xml:space="preserve">PEVuZE5vdGU+PENpdGU+PEF1dGhvcj5CZWhtb2FyYXM8L0F1dGhvcj48WWVhcj4yMDA4PC9ZZWFy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</w:fldData>
        </w:fldChar>
      </w:r>
      <w:r w:rsidR="00D011C4" w:rsidRPr="00DF5FAE">
        <w:rPr>
          <w:color w:val="auto"/>
        </w:rPr>
        <w:instrText xml:space="preserve"> ADDIN EN.CITE </w:instrText>
      </w:r>
      <w:r w:rsidR="00D011C4" w:rsidRPr="00DF5FAE">
        <w:rPr>
          <w:color w:val="auto"/>
        </w:rPr>
        <w:fldChar w:fldCharType="begin">
          <w:fldData xml:space="preserve">PEVuZE5vdGU+PENpdGU+PEF1dGhvcj5CZWhtb2FyYXM8L0F1dGhvcj48WWVhcj4yMDA4PC9ZZWFy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</w:fldData>
        </w:fldChar>
      </w:r>
      <w:r w:rsidR="00D011C4" w:rsidRPr="00DF5FAE">
        <w:rPr>
          <w:color w:val="auto"/>
        </w:rPr>
        <w:instrText xml:space="preserve"> ADDIN EN.CITE.DATA </w:instrText>
      </w:r>
      <w:r w:rsidR="00D011C4" w:rsidRPr="00DF5FAE">
        <w:rPr>
          <w:color w:val="auto"/>
        </w:rPr>
      </w:r>
      <w:r w:rsidR="00D011C4" w:rsidRPr="00DF5FAE">
        <w:rPr>
          <w:color w:val="auto"/>
        </w:rPr>
        <w:fldChar w:fldCharType="end"/>
      </w:r>
      <w:r w:rsidR="006100C5" w:rsidRPr="00DF5FAE">
        <w:rPr>
          <w:color w:val="auto"/>
        </w:rPr>
      </w:r>
      <w:r w:rsidR="006100C5" w:rsidRPr="00DF5FAE">
        <w:rPr>
          <w:color w:val="auto"/>
        </w:rPr>
        <w:fldChar w:fldCharType="separate"/>
      </w:r>
      <w:r w:rsidR="00D011C4" w:rsidRPr="00DF5FAE">
        <w:rPr>
          <w:noProof/>
          <w:color w:val="auto"/>
          <w:vertAlign w:val="superscript"/>
        </w:rPr>
        <w:t>9,13,14</w:t>
      </w:r>
      <w:r w:rsidR="006100C5" w:rsidRPr="00DF5FAE">
        <w:rPr>
          <w:color w:val="auto"/>
        </w:rPr>
        <w:fldChar w:fldCharType="end"/>
      </w:r>
      <w:r w:rsidR="000B6DB0">
        <w:rPr>
          <w:color w:val="auto"/>
        </w:rPr>
        <w:t xml:space="preserve">. </w:t>
      </w:r>
      <w:r w:rsidR="00C643A1" w:rsidRPr="00DF5FAE">
        <w:rPr>
          <w:color w:val="auto"/>
        </w:rPr>
        <w:t>The use of BAPN</w:t>
      </w:r>
      <w:r w:rsidR="006100C5" w:rsidRPr="00DF5FAE">
        <w:rPr>
          <w:color w:val="auto"/>
        </w:rPr>
        <w:t xml:space="preserve"> and its ability to replicate chronic disease in a subacute setting</w:t>
      </w:r>
      <w:r w:rsidR="00C643A1" w:rsidRPr="00DF5FAE">
        <w:rPr>
          <w:color w:val="auto"/>
        </w:rPr>
        <w:t xml:space="preserve"> offers a novel </w:t>
      </w:r>
      <w:r w:rsidR="00555205" w:rsidRPr="00DF5FAE">
        <w:rPr>
          <w:color w:val="auto"/>
        </w:rPr>
        <w:t>advantage over alternative large animal models of AAA</w:t>
      </w:r>
      <w:r w:rsidR="001E349A" w:rsidRPr="00DF5FAE">
        <w:rPr>
          <w:color w:val="auto"/>
        </w:rPr>
        <w:t xml:space="preserve">. </w:t>
      </w:r>
      <w:r w:rsidR="00285E88" w:rsidRPr="00DF5FAE">
        <w:rPr>
          <w:color w:val="auto"/>
        </w:rPr>
        <w:t xml:space="preserve">Compared to other established porcine AAA models, this model creates the largest aneurysms with hallmarks of end-stage disease, and the results have been </w:t>
      </w:r>
      <w:r w:rsidR="00496871" w:rsidRPr="00DF5FAE">
        <w:rPr>
          <w:color w:val="auto"/>
        </w:rPr>
        <w:t xml:space="preserve">previously </w:t>
      </w:r>
      <w:r w:rsidR="00285E88" w:rsidRPr="00DF5FAE">
        <w:rPr>
          <w:color w:val="auto"/>
        </w:rPr>
        <w:t>published</w:t>
      </w:r>
      <w:r w:rsidR="00285E88" w:rsidRPr="00DF5FAE">
        <w:rPr>
          <w:color w:val="auto"/>
        </w:rPr>
        <w:fldChar w:fldCharType="begin">
          <w:fldData xml:space="preserve">PEVuZE5vdGU+PENpdGU+PEF1dGhvcj5Db3Vsc29uPC9BdXRob3I+PFllYXI+MTk2OTwvWWVhcj48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</w:fldData>
        </w:fldChar>
      </w:r>
      <w:r w:rsidR="00AC3FEC" w:rsidRPr="00DF5FAE">
        <w:rPr>
          <w:color w:val="auto"/>
        </w:rPr>
        <w:instrText xml:space="preserve"> ADDIN EN.CITE </w:instrText>
      </w:r>
      <w:r w:rsidR="00AC3FEC" w:rsidRPr="00DF5FAE">
        <w:rPr>
          <w:color w:val="auto"/>
        </w:rPr>
        <w:fldChar w:fldCharType="begin">
          <w:fldData xml:space="preserve">PEVuZE5vdGU+PENpdGU+PEF1dGhvcj5Db3Vsc29uPC9BdXRob3I+PFllYXI+MTk2OTwvWWVhcj48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</w:fldData>
        </w:fldChar>
      </w:r>
      <w:r w:rsidR="00AC3FEC" w:rsidRPr="00DF5FAE">
        <w:rPr>
          <w:color w:val="auto"/>
        </w:rPr>
        <w:instrText xml:space="preserve"> ADDIN EN.CITE.DATA </w:instrText>
      </w:r>
      <w:r w:rsidR="00AC3FEC" w:rsidRPr="00DF5FAE">
        <w:rPr>
          <w:color w:val="auto"/>
        </w:rPr>
      </w:r>
      <w:r w:rsidR="00AC3FEC" w:rsidRPr="00DF5FAE">
        <w:rPr>
          <w:color w:val="auto"/>
        </w:rPr>
        <w:fldChar w:fldCharType="end"/>
      </w:r>
      <w:r w:rsidR="00285E88" w:rsidRPr="00DF5FAE">
        <w:rPr>
          <w:color w:val="auto"/>
        </w:rPr>
      </w:r>
      <w:r w:rsidR="00285E88" w:rsidRPr="00DF5FAE">
        <w:rPr>
          <w:color w:val="auto"/>
        </w:rPr>
        <w:fldChar w:fldCharType="separate"/>
      </w:r>
      <w:r w:rsidR="00AC3FEC" w:rsidRPr="00DF5FAE">
        <w:rPr>
          <w:noProof/>
          <w:color w:val="auto"/>
          <w:vertAlign w:val="superscript"/>
        </w:rPr>
        <w:t>8,11,15</w:t>
      </w:r>
      <w:r w:rsidR="00285E88" w:rsidRPr="00DF5FAE">
        <w:rPr>
          <w:color w:val="auto"/>
        </w:rPr>
        <w:fldChar w:fldCharType="end"/>
      </w:r>
      <w:r w:rsidR="000B6DB0">
        <w:rPr>
          <w:color w:val="auto"/>
        </w:rPr>
        <w:t xml:space="preserve">. </w:t>
      </w:r>
    </w:p>
    <w:p w14:paraId="4335D4D7" w14:textId="77777777" w:rsidR="000B6DB0" w:rsidRPr="00DF5FAE" w:rsidRDefault="000B6DB0" w:rsidP="00DF5FAE">
      <w:pPr>
        <w:rPr>
          <w:color w:val="auto"/>
        </w:rPr>
      </w:pPr>
    </w:p>
    <w:p w14:paraId="6F860BF3" w14:textId="2626A027" w:rsidR="00AC3FEC" w:rsidRDefault="00AC3FEC" w:rsidP="00DF5FAE">
      <w:pPr>
        <w:rPr>
          <w:color w:val="auto"/>
        </w:rPr>
      </w:pPr>
      <w:r w:rsidRPr="00DF5FAE">
        <w:rPr>
          <w:color w:val="auto"/>
        </w:rPr>
        <w:t xml:space="preserve">While conferring certain advantages, significant resources and investment are required to successfully complete this model that may deter some investigators. Among these resources include access to operating rooms, qualified surgeons and anesthesia providers, animal housing, and veterinary staff to assist with post-operative care. Additionally, the cost of BAPN may be prohibitively expensive for some labs. </w:t>
      </w:r>
    </w:p>
    <w:p w14:paraId="32DAB9BB" w14:textId="77777777" w:rsidR="000B6DB0" w:rsidRPr="00DF5FAE" w:rsidRDefault="000B6DB0" w:rsidP="00DF5FAE">
      <w:pPr>
        <w:rPr>
          <w:color w:val="auto"/>
        </w:rPr>
      </w:pPr>
    </w:p>
    <w:p w14:paraId="1CD99D41" w14:textId="553B6FD1" w:rsidR="001E349A" w:rsidRPr="00DF5FAE" w:rsidRDefault="00B76A1A" w:rsidP="00DF5FAE">
      <w:pPr>
        <w:rPr>
          <w:color w:val="auto"/>
        </w:rPr>
      </w:pPr>
      <w:r w:rsidRPr="00DF5FAE">
        <w:rPr>
          <w:color w:val="auto"/>
        </w:rPr>
        <w:t>Few large animal models exist to study the complex pathophysiology of AAA formation and translate to human disease. Large animal models of AAA are critical to help assess the viability of novel technologies</w:t>
      </w:r>
      <w:r w:rsidR="005065B3" w:rsidRPr="00DF5FAE">
        <w:rPr>
          <w:color w:val="auto"/>
        </w:rPr>
        <w:t xml:space="preserve"> and treatments</w:t>
      </w:r>
      <w:r w:rsidRPr="00DF5FAE">
        <w:rPr>
          <w:color w:val="auto"/>
        </w:rPr>
        <w:t xml:space="preserve"> for human disease. Therefore, the purpose of this </w:t>
      </w:r>
      <w:r w:rsidR="00496871" w:rsidRPr="00DF5FAE">
        <w:rPr>
          <w:color w:val="auto"/>
        </w:rPr>
        <w:t>study</w:t>
      </w:r>
      <w:r w:rsidRPr="00DF5FAE">
        <w:rPr>
          <w:color w:val="auto"/>
        </w:rPr>
        <w:t xml:space="preserve"> was to create a reproducible model of advanced stage</w:t>
      </w:r>
      <w:r w:rsidR="004E5FEA" w:rsidRPr="00DF5FAE">
        <w:rPr>
          <w:color w:val="auto"/>
        </w:rPr>
        <w:t xml:space="preserve"> infrarenal AAA in swine.</w:t>
      </w:r>
      <w:r w:rsidR="00555205" w:rsidRPr="00DF5FAE">
        <w:rPr>
          <w:color w:val="auto"/>
        </w:rPr>
        <w:t xml:space="preserve"> The rationale for the use of BAPN and elastase swine model is to</w:t>
      </w:r>
      <w:r w:rsidR="00A67339" w:rsidRPr="00DF5FAE">
        <w:rPr>
          <w:color w:val="auto"/>
        </w:rPr>
        <w:t xml:space="preserve"> better understand the pathophysiology of AAA</w:t>
      </w:r>
      <w:r w:rsidR="00555205" w:rsidRPr="00DF5FAE">
        <w:rPr>
          <w:color w:val="auto"/>
        </w:rPr>
        <w:t xml:space="preserve"> </w:t>
      </w:r>
      <w:r w:rsidR="00A67339" w:rsidRPr="00DF5FAE">
        <w:rPr>
          <w:color w:val="auto"/>
        </w:rPr>
        <w:t>by mimicking</w:t>
      </w:r>
      <w:r w:rsidR="00555205" w:rsidRPr="00DF5FAE">
        <w:rPr>
          <w:color w:val="auto"/>
        </w:rPr>
        <w:t xml:space="preserve"> the chronic nature and sequela of human aneurysmal disease in an acute </w:t>
      </w:r>
      <w:r w:rsidR="00D011C4" w:rsidRPr="00DF5FAE">
        <w:rPr>
          <w:color w:val="auto"/>
        </w:rPr>
        <w:t xml:space="preserve">or subacute </w:t>
      </w:r>
      <w:r w:rsidR="00555205" w:rsidRPr="00DF5FAE">
        <w:rPr>
          <w:color w:val="auto"/>
        </w:rPr>
        <w:t>setting</w:t>
      </w:r>
      <w:r w:rsidR="00A67339" w:rsidRPr="00DF5FAE">
        <w:rPr>
          <w:color w:val="auto"/>
        </w:rPr>
        <w:t>,</w:t>
      </w:r>
      <w:r w:rsidR="00555205" w:rsidRPr="00DF5FAE">
        <w:rPr>
          <w:color w:val="auto"/>
        </w:rPr>
        <w:t xml:space="preserve"> </w:t>
      </w:r>
      <w:r w:rsidR="00A67339" w:rsidRPr="00DF5FAE">
        <w:rPr>
          <w:color w:val="auto"/>
        </w:rPr>
        <w:t xml:space="preserve">as well as </w:t>
      </w:r>
      <w:r w:rsidR="00D011C4" w:rsidRPr="00DF5FAE">
        <w:rPr>
          <w:color w:val="auto"/>
        </w:rPr>
        <w:t xml:space="preserve">to test </w:t>
      </w:r>
      <w:r w:rsidR="00555205" w:rsidRPr="00DF5FAE">
        <w:rPr>
          <w:color w:val="auto"/>
        </w:rPr>
        <w:t>novel t</w:t>
      </w:r>
      <w:r w:rsidR="00C643A1" w:rsidRPr="00DF5FAE">
        <w:rPr>
          <w:color w:val="auto"/>
        </w:rPr>
        <w:t>herapies</w:t>
      </w:r>
      <w:r w:rsidR="00555205" w:rsidRPr="00DF5FAE">
        <w:rPr>
          <w:color w:val="auto"/>
        </w:rPr>
        <w:t xml:space="preserve"> and devices for AAA</w:t>
      </w:r>
      <w:r w:rsidR="00C643A1" w:rsidRPr="00DF5FAE">
        <w:rPr>
          <w:color w:val="auto"/>
        </w:rPr>
        <w:t xml:space="preserve"> treatment</w:t>
      </w:r>
      <w:r w:rsidR="00555205" w:rsidRPr="00DF5FAE">
        <w:rPr>
          <w:color w:val="auto"/>
        </w:rPr>
        <w:t xml:space="preserve">. </w:t>
      </w:r>
    </w:p>
    <w:p w14:paraId="2BD7B191" w14:textId="77777777" w:rsidR="00D85101" w:rsidRPr="00DF5FAE" w:rsidRDefault="00D85101" w:rsidP="00DF5FAE">
      <w:pPr>
        <w:rPr>
          <w:color w:val="auto"/>
        </w:rPr>
      </w:pPr>
    </w:p>
    <w:p w14:paraId="3D4CD2F3" w14:textId="565729A1" w:rsidR="006305D7" w:rsidRPr="00DF5FAE" w:rsidRDefault="006305D7" w:rsidP="00DF5FAE">
      <w:pPr>
        <w:rPr>
          <w:color w:val="808080" w:themeColor="background1" w:themeShade="80"/>
        </w:rPr>
      </w:pPr>
      <w:r w:rsidRPr="00DF5FAE">
        <w:rPr>
          <w:b/>
        </w:rPr>
        <w:t>PROTOCOL:</w:t>
      </w:r>
      <w:r w:rsidRPr="00DF5FAE">
        <w:t xml:space="preserve"> </w:t>
      </w:r>
    </w:p>
    <w:p w14:paraId="4E50E7C5" w14:textId="20508089" w:rsidR="00203A69" w:rsidRPr="000B6DB0" w:rsidRDefault="00203A69" w:rsidP="00DF5FAE">
      <w:pPr>
        <w:pStyle w:val="NormalWeb"/>
        <w:spacing w:before="0" w:beforeAutospacing="0" w:after="0" w:afterAutospacing="0"/>
        <w:rPr>
          <w:bCs/>
          <w:color w:val="auto"/>
        </w:rPr>
      </w:pPr>
      <w:r w:rsidRPr="000B6DB0">
        <w:rPr>
          <w:bCs/>
          <w:color w:val="auto"/>
        </w:rPr>
        <w:t xml:space="preserve">Animal protocols were approved by the University of Virginia Institutional Animal Care and Use Committee (No. 3848). </w:t>
      </w:r>
    </w:p>
    <w:p w14:paraId="0B1EFCF2" w14:textId="77777777" w:rsidR="00207B99" w:rsidRPr="00DF5FAE" w:rsidRDefault="00207B99" w:rsidP="00DF5FAE">
      <w:pPr>
        <w:pStyle w:val="NormalWeb"/>
        <w:spacing w:before="0" w:beforeAutospacing="0" w:after="0" w:afterAutospacing="0"/>
        <w:rPr>
          <w:b/>
          <w:color w:val="auto"/>
        </w:rPr>
      </w:pPr>
    </w:p>
    <w:p w14:paraId="42966FEC" w14:textId="2177DB1F" w:rsidR="00203A69" w:rsidRPr="00DF5FAE" w:rsidRDefault="000B6DB0" w:rsidP="00DF5FAE">
      <w:pPr>
        <w:pStyle w:val="NormalWeb"/>
        <w:spacing w:before="0" w:beforeAutospacing="0" w:after="0" w:afterAutospacing="0"/>
        <w:rPr>
          <w:b/>
          <w:color w:val="auto"/>
        </w:rPr>
      </w:pPr>
      <w:r w:rsidRPr="000B6DB0">
        <w:rPr>
          <w:color w:val="auto"/>
        </w:rPr>
        <w:t>NOTE:</w:t>
      </w:r>
      <w:r w:rsidR="00203A69" w:rsidRPr="00DF5FAE">
        <w:rPr>
          <w:b/>
          <w:color w:val="auto"/>
        </w:rPr>
        <w:t xml:space="preserve"> </w:t>
      </w:r>
      <w:r w:rsidR="00203A69" w:rsidRPr="00DF5FAE">
        <w:rPr>
          <w:color w:val="auto"/>
        </w:rPr>
        <w:t xml:space="preserve">This model has been previously published by Cullen </w:t>
      </w:r>
      <w:r w:rsidR="0025254F" w:rsidRPr="0025254F">
        <w:rPr>
          <w:color w:val="auto"/>
        </w:rPr>
        <w:t>et al</w:t>
      </w:r>
      <w:r w:rsidR="00203A69" w:rsidRPr="00DF5FAE">
        <w:rPr>
          <w:color w:val="auto"/>
        </w:rPr>
        <w:t xml:space="preserve">. and is a modified protocol described by Hynecek </w:t>
      </w:r>
      <w:r w:rsidR="0025254F" w:rsidRPr="0025254F">
        <w:rPr>
          <w:color w:val="auto"/>
        </w:rPr>
        <w:t>et al</w:t>
      </w:r>
      <w:r w:rsidR="00203A69" w:rsidRPr="00DF5FAE">
        <w:rPr>
          <w:color w:val="auto"/>
        </w:rPr>
        <w:t>.</w:t>
      </w:r>
      <w:r w:rsidR="00203A69" w:rsidRPr="00DF5FAE">
        <w:rPr>
          <w:color w:val="auto"/>
        </w:rPr>
        <w:fldChar w:fldCharType="begin">
          <w:fldData xml:space="preserve">PEVuZE5vdGU+PENpdGU+PEF1dGhvcj5DdWxsZW48L0F1dGhvcj48WWVhcj4yMDE4PC9ZZWFyPjxS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==
</w:fldData>
        </w:fldChar>
      </w:r>
      <w:r w:rsidR="00285E88" w:rsidRPr="00DF5FAE">
        <w:rPr>
          <w:color w:val="auto"/>
        </w:rPr>
        <w:instrText xml:space="preserve"> ADDIN EN.CITE </w:instrText>
      </w:r>
      <w:r w:rsidR="00285E88" w:rsidRPr="00DF5FAE">
        <w:rPr>
          <w:color w:val="auto"/>
        </w:rPr>
        <w:fldChar w:fldCharType="begin">
          <w:fldData xml:space="preserve">PEVuZE5vdGU+PENpdGU+PEF1dGhvcj5DdWxsZW48L0F1dGhvcj48WWVhcj4yMDE4PC9ZZWFyPjxS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==
</w:fldData>
        </w:fldChar>
      </w:r>
      <w:r w:rsidR="00285E88" w:rsidRPr="00DF5FAE">
        <w:rPr>
          <w:color w:val="auto"/>
        </w:rPr>
        <w:instrText xml:space="preserve"> ADDIN EN.CITE.DATA </w:instrText>
      </w:r>
      <w:r w:rsidR="00285E88" w:rsidRPr="00DF5FAE">
        <w:rPr>
          <w:color w:val="auto"/>
        </w:rPr>
      </w:r>
      <w:r w:rsidR="00285E88" w:rsidRPr="00DF5FAE">
        <w:rPr>
          <w:color w:val="auto"/>
        </w:rPr>
        <w:fldChar w:fldCharType="end"/>
      </w:r>
      <w:r w:rsidR="00203A69" w:rsidRPr="00DF5FAE">
        <w:rPr>
          <w:color w:val="auto"/>
        </w:rPr>
      </w:r>
      <w:r w:rsidR="00203A69" w:rsidRPr="00DF5FAE">
        <w:rPr>
          <w:color w:val="auto"/>
        </w:rPr>
        <w:fldChar w:fldCharType="separate"/>
      </w:r>
      <w:r w:rsidR="00D011C4" w:rsidRPr="00DF5FAE">
        <w:rPr>
          <w:noProof/>
          <w:color w:val="auto"/>
          <w:vertAlign w:val="superscript"/>
        </w:rPr>
        <w:t>8,15</w:t>
      </w:r>
      <w:r w:rsidR="00203A69" w:rsidRPr="00DF5FAE">
        <w:rPr>
          <w:color w:val="auto"/>
        </w:rPr>
        <w:fldChar w:fldCharType="end"/>
      </w:r>
      <w:r>
        <w:rPr>
          <w:color w:val="auto"/>
        </w:rPr>
        <w:t>.</w:t>
      </w:r>
    </w:p>
    <w:p w14:paraId="59DCF0E0" w14:textId="77777777" w:rsidR="00203A69" w:rsidRPr="00DF5FAE" w:rsidRDefault="00203A69" w:rsidP="00DF5FAE">
      <w:pPr>
        <w:pStyle w:val="NormalWeb"/>
        <w:spacing w:before="0" w:beforeAutospacing="0" w:after="0" w:afterAutospacing="0"/>
        <w:rPr>
          <w:b/>
        </w:rPr>
      </w:pPr>
    </w:p>
    <w:p w14:paraId="334E5B11" w14:textId="66321C17" w:rsidR="00207B99" w:rsidRDefault="00207B99" w:rsidP="00DF5FAE">
      <w:pPr>
        <w:pStyle w:val="NormalWeb"/>
        <w:numPr>
          <w:ilvl w:val="0"/>
          <w:numId w:val="29"/>
        </w:numPr>
        <w:spacing w:before="0" w:beforeAutospacing="0" w:after="0" w:afterAutospacing="0"/>
        <w:rPr>
          <w:b/>
          <w:highlight w:val="yellow"/>
        </w:rPr>
      </w:pPr>
      <w:r w:rsidRPr="00DF5FAE">
        <w:rPr>
          <w:b/>
          <w:highlight w:val="yellow"/>
        </w:rPr>
        <w:t>Animals</w:t>
      </w:r>
    </w:p>
    <w:p w14:paraId="2B6C8529" w14:textId="77777777" w:rsidR="00B34BF0" w:rsidRPr="00DF5FAE" w:rsidRDefault="00B34BF0" w:rsidP="00B34BF0">
      <w:pPr>
        <w:pStyle w:val="NormalWeb"/>
        <w:spacing w:before="0" w:beforeAutospacing="0" w:after="0" w:afterAutospacing="0"/>
        <w:rPr>
          <w:b/>
          <w:highlight w:val="yellow"/>
        </w:rPr>
      </w:pPr>
    </w:p>
    <w:p w14:paraId="2CE2F403" w14:textId="6710486E" w:rsidR="00207B99" w:rsidRPr="00DF5FAE" w:rsidRDefault="00B34BF0" w:rsidP="00DF5FAE">
      <w:pPr>
        <w:pStyle w:val="NormalWeb"/>
        <w:numPr>
          <w:ilvl w:val="1"/>
          <w:numId w:val="29"/>
        </w:numPr>
        <w:spacing w:before="0" w:beforeAutospacing="0" w:after="0" w:afterAutospacing="0"/>
      </w:pPr>
      <w:r>
        <w:t>Use n</w:t>
      </w:r>
      <w:r w:rsidR="00207B99" w:rsidRPr="00DF5FAE">
        <w:t>on</w:t>
      </w:r>
      <w:r>
        <w:t>-</w:t>
      </w:r>
      <w:r w:rsidR="00207B99" w:rsidRPr="00DF5FAE">
        <w:t xml:space="preserve">castrated male swine </w:t>
      </w:r>
      <w:r>
        <w:t>weighing</w:t>
      </w:r>
      <w:r w:rsidR="00207B99" w:rsidRPr="00DF5FAE">
        <w:t xml:space="preserve"> 20</w:t>
      </w:r>
      <w:r>
        <w:t>–</w:t>
      </w:r>
      <w:r w:rsidR="00207B99" w:rsidRPr="00DF5FAE">
        <w:t xml:space="preserve">30 </w:t>
      </w:r>
      <w:r w:rsidR="00026CD8" w:rsidRPr="00DF5FAE">
        <w:t xml:space="preserve">kg for the experiments. </w:t>
      </w:r>
    </w:p>
    <w:p w14:paraId="55509AAC" w14:textId="77777777" w:rsidR="00026CD8" w:rsidRPr="00DF5FAE" w:rsidRDefault="00026CD8" w:rsidP="00DF5FAE">
      <w:pPr>
        <w:pStyle w:val="NormalWeb"/>
        <w:spacing w:before="0" w:beforeAutospacing="0" w:after="0" w:afterAutospacing="0"/>
      </w:pPr>
    </w:p>
    <w:p w14:paraId="3075A568" w14:textId="4228F5EA" w:rsidR="00026CD8" w:rsidRPr="00DF5FAE" w:rsidRDefault="000E508D" w:rsidP="00DF5FAE">
      <w:pPr>
        <w:pStyle w:val="NormalWeb"/>
        <w:numPr>
          <w:ilvl w:val="1"/>
          <w:numId w:val="29"/>
        </w:numPr>
        <w:spacing w:before="0" w:beforeAutospacing="0" w:after="0" w:afterAutospacing="0"/>
        <w:rPr>
          <w:highlight w:val="yellow"/>
        </w:rPr>
      </w:pPr>
      <w:r w:rsidRPr="00DF5FAE">
        <w:rPr>
          <w:highlight w:val="yellow"/>
        </w:rPr>
        <w:t xml:space="preserve">Provide </w:t>
      </w:r>
      <w:r w:rsidR="00B34BF0">
        <w:rPr>
          <w:highlight w:val="yellow"/>
        </w:rPr>
        <w:t xml:space="preserve">pigs with </w:t>
      </w:r>
      <w:r w:rsidR="00AB75AF" w:rsidRPr="00DF5FAE">
        <w:rPr>
          <w:highlight w:val="yellow"/>
        </w:rPr>
        <w:t>s</w:t>
      </w:r>
      <w:r w:rsidR="00026CD8" w:rsidRPr="00DF5FAE">
        <w:rPr>
          <w:highlight w:val="yellow"/>
        </w:rPr>
        <w:t xml:space="preserve">tandard chow and water </w:t>
      </w:r>
      <w:r w:rsidR="00B34BF0" w:rsidRPr="00DF5FAE">
        <w:rPr>
          <w:highlight w:val="yellow"/>
        </w:rPr>
        <w:t>supplemented with BAPN</w:t>
      </w:r>
      <w:r w:rsidR="00026CD8" w:rsidRPr="00DF5FAE">
        <w:rPr>
          <w:highlight w:val="yellow"/>
        </w:rPr>
        <w:t xml:space="preserve">, given in a weight based dose (0.15 g/kg) and mixed in whole-milk plain yogurt. </w:t>
      </w:r>
      <w:r w:rsidR="00B34BF0">
        <w:rPr>
          <w:highlight w:val="yellow"/>
        </w:rPr>
        <w:t xml:space="preserve">Start </w:t>
      </w:r>
      <w:r w:rsidR="00026CD8" w:rsidRPr="00DF5FAE">
        <w:rPr>
          <w:highlight w:val="yellow"/>
        </w:rPr>
        <w:t xml:space="preserve">BAPN </w:t>
      </w:r>
      <w:r w:rsidR="00B34BF0">
        <w:rPr>
          <w:highlight w:val="yellow"/>
        </w:rPr>
        <w:t xml:space="preserve">administration </w:t>
      </w:r>
      <w:r w:rsidR="00026CD8" w:rsidRPr="00DF5FAE">
        <w:rPr>
          <w:highlight w:val="yellow"/>
        </w:rPr>
        <w:t>7 days prior to the index operation</w:t>
      </w:r>
      <w:r w:rsidR="00AB75AF" w:rsidRPr="00DF5FAE">
        <w:rPr>
          <w:highlight w:val="yellow"/>
        </w:rPr>
        <w:t xml:space="preserve"> to achieve steady state in the blood,</w:t>
      </w:r>
      <w:r w:rsidR="00026CD8" w:rsidRPr="00DF5FAE">
        <w:rPr>
          <w:highlight w:val="yellow"/>
        </w:rPr>
        <w:t xml:space="preserve"> and daily during post-operative course.</w:t>
      </w:r>
    </w:p>
    <w:p w14:paraId="032138F4" w14:textId="77777777" w:rsidR="00AB75AF" w:rsidRPr="00DF5FAE" w:rsidRDefault="00AB75AF" w:rsidP="00DF5FAE">
      <w:pPr>
        <w:pStyle w:val="ListParagraph"/>
        <w:ind w:left="0"/>
      </w:pPr>
    </w:p>
    <w:p w14:paraId="49C6B571" w14:textId="1C79969E" w:rsidR="00AB75AF" w:rsidRPr="00DF5FAE" w:rsidRDefault="000B6DB0" w:rsidP="00DF5FAE">
      <w:pPr>
        <w:pStyle w:val="NormalWeb"/>
        <w:spacing w:before="0" w:beforeAutospacing="0" w:after="0" w:afterAutospacing="0"/>
      </w:pPr>
      <w:r w:rsidRPr="000B6DB0">
        <w:t>NOTE:</w:t>
      </w:r>
      <w:r w:rsidR="00AB75AF" w:rsidRPr="00DF5FAE">
        <w:t xml:space="preserve"> BAPN has numerous side effects if ingested in large quantities. Isolation precautions for </w:t>
      </w:r>
      <w:r w:rsidR="00AB75AF" w:rsidRPr="00DF5FAE">
        <w:lastRenderedPageBreak/>
        <w:t>staff including cap, gowns, gloves, and shoe covers should be worn whenever interacting with animals fed BAPN or handling BAPN.</w:t>
      </w:r>
    </w:p>
    <w:p w14:paraId="1E624E4D" w14:textId="77777777" w:rsidR="00026CD8" w:rsidRPr="00DF5FAE" w:rsidRDefault="00026CD8" w:rsidP="00DF5FAE">
      <w:pPr>
        <w:pStyle w:val="ListParagraph"/>
        <w:ind w:left="0"/>
      </w:pPr>
    </w:p>
    <w:p w14:paraId="57A7CEAF" w14:textId="306C21E2" w:rsidR="00026CD8" w:rsidRPr="006B1800" w:rsidRDefault="00B46869" w:rsidP="00DF5FAE">
      <w:pPr>
        <w:pStyle w:val="NormalWeb"/>
        <w:numPr>
          <w:ilvl w:val="1"/>
          <w:numId w:val="29"/>
        </w:numPr>
        <w:spacing w:before="0" w:beforeAutospacing="0" w:after="0" w:afterAutospacing="0"/>
      </w:pPr>
      <w:r w:rsidRPr="006B1800">
        <w:t>Make pigs</w:t>
      </w:r>
      <w:r w:rsidR="00026CD8" w:rsidRPr="006B1800">
        <w:t xml:space="preserve"> nil per os (NPO) the night prior to surgery</w:t>
      </w:r>
      <w:r w:rsidR="00B34BF0" w:rsidRPr="006B1800">
        <w:t>.</w:t>
      </w:r>
    </w:p>
    <w:p w14:paraId="0E42FB8D" w14:textId="77777777" w:rsidR="00026CD8" w:rsidRPr="006B1800" w:rsidRDefault="00026CD8" w:rsidP="00DF5FAE">
      <w:pPr>
        <w:pStyle w:val="ListParagraph"/>
        <w:ind w:left="0"/>
      </w:pPr>
    </w:p>
    <w:p w14:paraId="39FD6850" w14:textId="5E847784" w:rsidR="00026CD8" w:rsidRPr="006B1800" w:rsidRDefault="00026CD8" w:rsidP="00DF5FAE">
      <w:pPr>
        <w:pStyle w:val="NormalWeb"/>
        <w:numPr>
          <w:ilvl w:val="0"/>
          <w:numId w:val="29"/>
        </w:numPr>
        <w:spacing w:before="0" w:beforeAutospacing="0" w:after="0" w:afterAutospacing="0"/>
        <w:rPr>
          <w:b/>
        </w:rPr>
      </w:pPr>
      <w:r w:rsidRPr="006B1800">
        <w:rPr>
          <w:b/>
        </w:rPr>
        <w:t>Anesthesia</w:t>
      </w:r>
    </w:p>
    <w:p w14:paraId="1AE9EC28" w14:textId="77777777" w:rsidR="00B34BF0" w:rsidRPr="006B1800" w:rsidRDefault="00B34BF0" w:rsidP="00B34BF0">
      <w:pPr>
        <w:pStyle w:val="NormalWeb"/>
        <w:spacing w:before="0" w:beforeAutospacing="0" w:after="0" w:afterAutospacing="0"/>
        <w:rPr>
          <w:b/>
        </w:rPr>
      </w:pPr>
    </w:p>
    <w:p w14:paraId="190D34D3" w14:textId="2664F9F2" w:rsidR="00026CD8" w:rsidRPr="006B1800" w:rsidRDefault="001658D2" w:rsidP="00DF5FAE">
      <w:pPr>
        <w:pStyle w:val="NormalWeb"/>
        <w:numPr>
          <w:ilvl w:val="1"/>
          <w:numId w:val="29"/>
        </w:numPr>
        <w:spacing w:before="0" w:beforeAutospacing="0" w:after="0" w:afterAutospacing="0"/>
      </w:pPr>
      <w:r w:rsidRPr="006B1800">
        <w:t>Induce general anesthesia (GA)</w:t>
      </w:r>
      <w:r w:rsidR="00026CD8" w:rsidRPr="006B1800">
        <w:t xml:space="preserve"> using tiletamine-zolzepam 6 mg/kg, xylazine (2 mg/kg), and atropine sulfate (0.04 mg/kg) administered intramusc</w:t>
      </w:r>
      <w:bookmarkStart w:id="0" w:name="_GoBack"/>
      <w:bookmarkEnd w:id="0"/>
      <w:r w:rsidR="00026CD8" w:rsidRPr="006B1800">
        <w:t>ularly.</w:t>
      </w:r>
    </w:p>
    <w:p w14:paraId="0C7426D1" w14:textId="77777777" w:rsidR="00026CD8" w:rsidRPr="006B1800" w:rsidRDefault="00026CD8" w:rsidP="00DF5FAE">
      <w:pPr>
        <w:pStyle w:val="NormalWeb"/>
        <w:spacing w:before="0" w:beforeAutospacing="0" w:after="0" w:afterAutospacing="0"/>
      </w:pPr>
    </w:p>
    <w:p w14:paraId="6DFD9517" w14:textId="5B657F65" w:rsidR="00026CD8" w:rsidRPr="006B1800" w:rsidRDefault="001658D2" w:rsidP="00DF5FAE">
      <w:pPr>
        <w:pStyle w:val="NormalWeb"/>
        <w:numPr>
          <w:ilvl w:val="1"/>
          <w:numId w:val="29"/>
        </w:numPr>
        <w:spacing w:before="0" w:beforeAutospacing="0" w:after="0" w:afterAutospacing="0"/>
      </w:pPr>
      <w:r w:rsidRPr="006B1800">
        <w:t xml:space="preserve">Intubate </w:t>
      </w:r>
      <w:r w:rsidR="00B34BF0" w:rsidRPr="006B1800">
        <w:t xml:space="preserve">the </w:t>
      </w:r>
      <w:r w:rsidRPr="006B1800">
        <w:t>pig</w:t>
      </w:r>
      <w:r w:rsidR="00026CD8" w:rsidRPr="006B1800">
        <w:t xml:space="preserve"> using </w:t>
      </w:r>
      <w:r w:rsidR="00B34BF0" w:rsidRPr="006B1800">
        <w:t xml:space="preserve">a </w:t>
      </w:r>
      <w:r w:rsidR="00026CD8" w:rsidRPr="006B1800">
        <w:t>standard endotracheal tube</w:t>
      </w:r>
      <w:r w:rsidRPr="006B1800">
        <w:t xml:space="preserve"> (ETT)</w:t>
      </w:r>
      <w:r w:rsidR="00026CD8" w:rsidRPr="006B1800">
        <w:t xml:space="preserve"> and </w:t>
      </w:r>
      <w:r w:rsidR="00B34BF0" w:rsidRPr="006B1800">
        <w:t>M</w:t>
      </w:r>
      <w:r w:rsidR="00026CD8" w:rsidRPr="006B1800">
        <w:t>iller blade</w:t>
      </w:r>
      <w:r w:rsidR="00B34BF0" w:rsidRPr="006B1800">
        <w:t>.</w:t>
      </w:r>
    </w:p>
    <w:p w14:paraId="5F5C3CCB" w14:textId="77777777" w:rsidR="00026CD8" w:rsidRPr="006B1800" w:rsidRDefault="00026CD8" w:rsidP="00DF5FAE">
      <w:pPr>
        <w:pStyle w:val="ListParagraph"/>
        <w:ind w:left="0"/>
      </w:pPr>
    </w:p>
    <w:p w14:paraId="4078D032" w14:textId="424718B1" w:rsidR="00026CD8" w:rsidRPr="006B1800" w:rsidRDefault="001658D2" w:rsidP="00DF5FAE">
      <w:pPr>
        <w:pStyle w:val="NormalWeb"/>
        <w:numPr>
          <w:ilvl w:val="1"/>
          <w:numId w:val="29"/>
        </w:numPr>
        <w:spacing w:before="0" w:beforeAutospacing="0" w:after="0" w:afterAutospacing="0"/>
      </w:pPr>
      <w:r w:rsidRPr="006B1800">
        <w:t>Obtain peripheral intravenous (IV) access</w:t>
      </w:r>
      <w:r w:rsidR="00026CD8" w:rsidRPr="006B1800">
        <w:t xml:space="preserve"> using a 16 or 18 gauge IV in an ear vein and secure</w:t>
      </w:r>
      <w:r w:rsidR="00B34BF0" w:rsidRPr="006B1800">
        <w:t xml:space="preserve"> </w:t>
      </w:r>
      <w:r w:rsidR="00026CD8" w:rsidRPr="006B1800">
        <w:t>in place with tape</w:t>
      </w:r>
      <w:r w:rsidR="00B34BF0" w:rsidRPr="006B1800">
        <w:t>.</w:t>
      </w:r>
    </w:p>
    <w:p w14:paraId="7C51D529" w14:textId="77777777" w:rsidR="00026CD8" w:rsidRPr="006B1800" w:rsidRDefault="00026CD8" w:rsidP="00DF5FAE">
      <w:pPr>
        <w:pStyle w:val="ListParagraph"/>
        <w:ind w:left="0"/>
      </w:pPr>
    </w:p>
    <w:p w14:paraId="5F67B17D" w14:textId="5F476065" w:rsidR="00026CD8" w:rsidRPr="006B1800" w:rsidRDefault="001658D2" w:rsidP="00DF5FAE">
      <w:pPr>
        <w:pStyle w:val="NormalWeb"/>
        <w:numPr>
          <w:ilvl w:val="1"/>
          <w:numId w:val="29"/>
        </w:numPr>
        <w:spacing w:before="0" w:beforeAutospacing="0" w:after="0" w:afterAutospacing="0"/>
      </w:pPr>
      <w:r w:rsidRPr="006B1800">
        <w:t xml:space="preserve">Connect </w:t>
      </w:r>
      <w:r w:rsidR="00B34BF0" w:rsidRPr="006B1800">
        <w:t xml:space="preserve">the </w:t>
      </w:r>
      <w:r w:rsidRPr="006B1800">
        <w:t>ETT</w:t>
      </w:r>
      <w:r w:rsidR="00026CD8" w:rsidRPr="006B1800">
        <w:t xml:space="preserve"> to anesthe</w:t>
      </w:r>
      <w:r w:rsidR="00B34BF0" w:rsidRPr="006B1800">
        <w:t xml:space="preserve">sia </w:t>
      </w:r>
      <w:r w:rsidR="00026CD8" w:rsidRPr="006B1800">
        <w:t xml:space="preserve">machine and </w:t>
      </w:r>
      <w:r w:rsidRPr="006B1800">
        <w:t>maintain GA</w:t>
      </w:r>
      <w:r w:rsidR="00026CD8" w:rsidRPr="006B1800">
        <w:t xml:space="preserve"> using </w:t>
      </w:r>
      <w:r w:rsidRPr="006B1800">
        <w:t>inhaled isoflurane (0.2 mg/kg)</w:t>
      </w:r>
      <w:r w:rsidR="00B34BF0" w:rsidRPr="006B1800">
        <w:t>.</w:t>
      </w:r>
    </w:p>
    <w:p w14:paraId="0A2E19BE" w14:textId="77777777" w:rsidR="001658D2" w:rsidRPr="00DF5FAE" w:rsidRDefault="001658D2" w:rsidP="00DF5FAE">
      <w:pPr>
        <w:pStyle w:val="ListParagraph"/>
        <w:ind w:left="0"/>
      </w:pPr>
    </w:p>
    <w:p w14:paraId="47C278C9" w14:textId="2FAC837F" w:rsidR="001658D2" w:rsidRPr="00DF5FAE" w:rsidRDefault="00B46869" w:rsidP="00DF5FAE">
      <w:pPr>
        <w:pStyle w:val="NormalWeb"/>
        <w:numPr>
          <w:ilvl w:val="1"/>
          <w:numId w:val="29"/>
        </w:numPr>
        <w:spacing w:before="0" w:beforeAutospacing="0" w:after="0" w:afterAutospacing="0"/>
      </w:pPr>
      <w:r w:rsidRPr="00DF5FAE">
        <w:t>Apply e</w:t>
      </w:r>
      <w:r w:rsidR="001658D2" w:rsidRPr="00DF5FAE">
        <w:t>lectrocardiogram (EKG) leads and pulse oximetry to monitor vital signs during surgery</w:t>
      </w:r>
      <w:r w:rsidRPr="00DF5FAE">
        <w:t>. Take oral temperature</w:t>
      </w:r>
      <w:r w:rsidR="001658D2" w:rsidRPr="00DF5FAE">
        <w:t xml:space="preserve"> at the beginning of the case</w:t>
      </w:r>
      <w:r w:rsidRPr="00DF5FAE">
        <w:t>.</w:t>
      </w:r>
      <w:r w:rsidR="00C7556D" w:rsidRPr="00DF5FAE">
        <w:t xml:space="preserve"> Place</w:t>
      </w:r>
      <w:r w:rsidR="00B34BF0">
        <w:t xml:space="preserve"> an</w:t>
      </w:r>
      <w:r w:rsidR="00C7556D" w:rsidRPr="00DF5FAE">
        <w:t xml:space="preserve"> electrocautery pad on dependent portion of </w:t>
      </w:r>
      <w:r w:rsidR="00B34BF0">
        <w:t xml:space="preserve">the </w:t>
      </w:r>
      <w:r w:rsidR="00C7556D" w:rsidRPr="00DF5FAE">
        <w:t>pig.</w:t>
      </w:r>
    </w:p>
    <w:p w14:paraId="52CB11ED" w14:textId="77777777" w:rsidR="001658D2" w:rsidRPr="00DF5FAE" w:rsidRDefault="001658D2" w:rsidP="00DF5FAE">
      <w:pPr>
        <w:pStyle w:val="ListParagraph"/>
        <w:ind w:left="0"/>
      </w:pPr>
    </w:p>
    <w:p w14:paraId="5B72DD68" w14:textId="4201F59C" w:rsidR="001658D2" w:rsidRDefault="001658D2" w:rsidP="00DF5FAE">
      <w:pPr>
        <w:pStyle w:val="NormalWeb"/>
        <w:numPr>
          <w:ilvl w:val="0"/>
          <w:numId w:val="29"/>
        </w:numPr>
        <w:spacing w:before="0" w:beforeAutospacing="0" w:after="0" w:afterAutospacing="0"/>
        <w:rPr>
          <w:b/>
          <w:highlight w:val="yellow"/>
        </w:rPr>
      </w:pPr>
      <w:r w:rsidRPr="00DF5FAE">
        <w:rPr>
          <w:b/>
          <w:highlight w:val="yellow"/>
        </w:rPr>
        <w:t xml:space="preserve">Surgical </w:t>
      </w:r>
      <w:r w:rsidR="00B34BF0" w:rsidRPr="00DF5FAE">
        <w:rPr>
          <w:b/>
          <w:highlight w:val="yellow"/>
        </w:rPr>
        <w:t>tech</w:t>
      </w:r>
      <w:r w:rsidRPr="00DF5FAE">
        <w:rPr>
          <w:b/>
          <w:highlight w:val="yellow"/>
        </w:rPr>
        <w:t>nique</w:t>
      </w:r>
    </w:p>
    <w:p w14:paraId="60382E36" w14:textId="77777777" w:rsidR="00B34BF0" w:rsidRPr="00DF5FAE" w:rsidRDefault="00B34BF0" w:rsidP="00B34BF0">
      <w:pPr>
        <w:pStyle w:val="NormalWeb"/>
        <w:spacing w:before="0" w:beforeAutospacing="0" w:after="0" w:afterAutospacing="0"/>
        <w:rPr>
          <w:b/>
          <w:highlight w:val="yellow"/>
        </w:rPr>
      </w:pPr>
    </w:p>
    <w:p w14:paraId="6D6B728E" w14:textId="1F0591F0" w:rsidR="001658D2" w:rsidRPr="00DF5FAE" w:rsidRDefault="00B46869" w:rsidP="00DF5FAE">
      <w:pPr>
        <w:pStyle w:val="NormalWeb"/>
        <w:numPr>
          <w:ilvl w:val="1"/>
          <w:numId w:val="29"/>
        </w:numPr>
        <w:spacing w:before="0" w:beforeAutospacing="0" w:after="0" w:afterAutospacing="0"/>
      </w:pPr>
      <w:r w:rsidRPr="00DF5FAE">
        <w:rPr>
          <w:highlight w:val="yellow"/>
        </w:rPr>
        <w:t>Perform sterilization of the surgical area</w:t>
      </w:r>
      <w:r w:rsidR="001658D2" w:rsidRPr="00DF5FAE">
        <w:rPr>
          <w:highlight w:val="yellow"/>
        </w:rPr>
        <w:t xml:space="preserve"> using sterile gauze</w:t>
      </w:r>
      <w:r w:rsidR="00B34BF0">
        <w:rPr>
          <w:highlight w:val="yellow"/>
        </w:rPr>
        <w:t xml:space="preserve">, </w:t>
      </w:r>
      <w:r w:rsidR="001658D2" w:rsidRPr="00DF5FAE">
        <w:rPr>
          <w:highlight w:val="yellow"/>
        </w:rPr>
        <w:t xml:space="preserve">povidone-iodine and 70% isopropyl alcohol. </w:t>
      </w:r>
      <w:r w:rsidRPr="00DF5FAE">
        <w:rPr>
          <w:highlight w:val="yellow"/>
        </w:rPr>
        <w:t>Drape the pig</w:t>
      </w:r>
      <w:r w:rsidR="001658D2" w:rsidRPr="00DF5FAE">
        <w:rPr>
          <w:highlight w:val="yellow"/>
        </w:rPr>
        <w:t xml:space="preserve"> </w:t>
      </w:r>
      <w:r w:rsidRPr="00DF5FAE">
        <w:rPr>
          <w:highlight w:val="yellow"/>
        </w:rPr>
        <w:t xml:space="preserve">in the usual sterile fashion. </w:t>
      </w:r>
      <w:r w:rsidR="007A5725" w:rsidRPr="00DF5FAE">
        <w:rPr>
          <w:highlight w:val="yellow"/>
        </w:rPr>
        <w:t>Take a blood sample prior to incision</w:t>
      </w:r>
      <w:r w:rsidR="007A5725" w:rsidRPr="00DF5FAE">
        <w:t>.</w:t>
      </w:r>
    </w:p>
    <w:p w14:paraId="067DBF39" w14:textId="77777777" w:rsidR="001658D2" w:rsidRPr="00DF5FAE" w:rsidRDefault="001658D2" w:rsidP="00DF5FAE">
      <w:pPr>
        <w:pStyle w:val="NormalWeb"/>
        <w:spacing w:before="0" w:beforeAutospacing="0" w:after="0" w:afterAutospacing="0"/>
      </w:pPr>
    </w:p>
    <w:p w14:paraId="4A1383F8" w14:textId="67ABDF9B" w:rsidR="001658D2" w:rsidRPr="00DF5FAE" w:rsidRDefault="000B6DB0" w:rsidP="00DF5FAE">
      <w:pPr>
        <w:pStyle w:val="NormalWeb"/>
        <w:spacing w:before="0" w:beforeAutospacing="0" w:after="0" w:afterAutospacing="0"/>
      </w:pPr>
      <w:r w:rsidRPr="000B6DB0">
        <w:t>NOTE:</w:t>
      </w:r>
      <w:r w:rsidR="001658D2" w:rsidRPr="00DF5FAE">
        <w:t xml:space="preserve"> At this point, all equipment, including instruments, balloons, wires, etc. must be sterile. </w:t>
      </w:r>
    </w:p>
    <w:p w14:paraId="1A149F7F" w14:textId="77777777" w:rsidR="001658D2" w:rsidRPr="00DF5FAE" w:rsidRDefault="001658D2" w:rsidP="00DF5FAE">
      <w:pPr>
        <w:pStyle w:val="NormalWeb"/>
        <w:spacing w:before="0" w:beforeAutospacing="0" w:after="0" w:afterAutospacing="0"/>
      </w:pPr>
    </w:p>
    <w:p w14:paraId="4388CD66" w14:textId="01EF3B2A" w:rsidR="001658D2" w:rsidRPr="00DF5FAE" w:rsidRDefault="00B46869" w:rsidP="00DF5FAE">
      <w:pPr>
        <w:pStyle w:val="NormalWeb"/>
        <w:numPr>
          <w:ilvl w:val="1"/>
          <w:numId w:val="29"/>
        </w:numPr>
        <w:spacing w:before="0" w:beforeAutospacing="0" w:after="0" w:afterAutospacing="0"/>
        <w:rPr>
          <w:highlight w:val="yellow"/>
        </w:rPr>
      </w:pPr>
      <w:r w:rsidRPr="00DF5FAE">
        <w:rPr>
          <w:highlight w:val="yellow"/>
        </w:rPr>
        <w:t xml:space="preserve">Using an eleven blade or </w:t>
      </w:r>
      <w:r w:rsidR="00B34BF0">
        <w:rPr>
          <w:highlight w:val="yellow"/>
        </w:rPr>
        <w:t>B</w:t>
      </w:r>
      <w:r w:rsidRPr="00DF5FAE">
        <w:rPr>
          <w:highlight w:val="yellow"/>
        </w:rPr>
        <w:t>ovie electrocautery, perform a midline laparotomy to enter the abdominal cavity</w:t>
      </w:r>
      <w:r w:rsidR="00B34BF0">
        <w:rPr>
          <w:highlight w:val="yellow"/>
        </w:rPr>
        <w:t>.</w:t>
      </w:r>
    </w:p>
    <w:p w14:paraId="6CE2E1B0" w14:textId="77777777" w:rsidR="00B46869" w:rsidRPr="00DF5FAE" w:rsidRDefault="00B46869" w:rsidP="00DF5FAE">
      <w:pPr>
        <w:pStyle w:val="NormalWeb"/>
        <w:spacing w:before="0" w:beforeAutospacing="0" w:after="0" w:afterAutospacing="0"/>
        <w:rPr>
          <w:highlight w:val="yellow"/>
        </w:rPr>
      </w:pPr>
    </w:p>
    <w:p w14:paraId="3B682A1B" w14:textId="2E4C9AF0" w:rsidR="00B46869" w:rsidRPr="00DF5FAE" w:rsidRDefault="00AB75AF" w:rsidP="00DF5FAE">
      <w:pPr>
        <w:pStyle w:val="NormalWeb"/>
        <w:numPr>
          <w:ilvl w:val="1"/>
          <w:numId w:val="29"/>
        </w:numPr>
        <w:spacing w:before="0" w:beforeAutospacing="0" w:after="0" w:afterAutospacing="0"/>
      </w:pPr>
      <w:r w:rsidRPr="00DF5FAE">
        <w:rPr>
          <w:highlight w:val="yellow"/>
        </w:rPr>
        <w:t>Displace</w:t>
      </w:r>
      <w:r w:rsidR="00B46869" w:rsidRPr="00DF5FAE">
        <w:rPr>
          <w:highlight w:val="yellow"/>
        </w:rPr>
        <w:t xml:space="preserve"> the abdominal viscera cephalad </w:t>
      </w:r>
      <w:r w:rsidR="00C7556D" w:rsidRPr="00DF5FAE">
        <w:rPr>
          <w:highlight w:val="yellow"/>
        </w:rPr>
        <w:t xml:space="preserve">to the pig’s left </w:t>
      </w:r>
      <w:r w:rsidR="00B46869" w:rsidRPr="00DF5FAE">
        <w:rPr>
          <w:highlight w:val="yellow"/>
        </w:rPr>
        <w:t xml:space="preserve">to expose the retroperitoneum. </w:t>
      </w:r>
      <w:r w:rsidRPr="00DF5FAE">
        <w:rPr>
          <w:highlight w:val="yellow"/>
        </w:rPr>
        <w:t xml:space="preserve">Cover the bowel with a moist blue towel to avoid desiccation. </w:t>
      </w:r>
      <w:r w:rsidR="00B34BF0">
        <w:rPr>
          <w:highlight w:val="yellow"/>
        </w:rPr>
        <w:t>Make</w:t>
      </w:r>
      <w:r w:rsidR="00B46869" w:rsidRPr="00DF5FAE">
        <w:rPr>
          <w:highlight w:val="yellow"/>
        </w:rPr>
        <w:t xml:space="preserve"> </w:t>
      </w:r>
      <w:r w:rsidR="00B34BF0">
        <w:rPr>
          <w:highlight w:val="yellow"/>
        </w:rPr>
        <w:t xml:space="preserve">a </w:t>
      </w:r>
      <w:r w:rsidR="00B46869" w:rsidRPr="00DF5FAE">
        <w:rPr>
          <w:highlight w:val="yellow"/>
        </w:rPr>
        <w:t>sharp incision to enter the retroperitoneum, allowing access to the inferior vena cava (IVC) and infrarenal abdominal aorta</w:t>
      </w:r>
      <w:r w:rsidR="00B46869" w:rsidRPr="00DF5FAE">
        <w:t>.</w:t>
      </w:r>
    </w:p>
    <w:p w14:paraId="26C5C07B" w14:textId="77777777" w:rsidR="00B46869" w:rsidRPr="00DF5FAE" w:rsidRDefault="00B46869" w:rsidP="00DF5FAE">
      <w:pPr>
        <w:pStyle w:val="ListParagraph"/>
        <w:ind w:left="0"/>
      </w:pPr>
    </w:p>
    <w:p w14:paraId="3CA812F0" w14:textId="7D9554A5" w:rsidR="00B46869" w:rsidRPr="00DF5FAE" w:rsidRDefault="000B6DB0" w:rsidP="00DF5FAE">
      <w:pPr>
        <w:pStyle w:val="NormalWeb"/>
        <w:spacing w:before="0" w:beforeAutospacing="0" w:after="0" w:afterAutospacing="0"/>
      </w:pPr>
      <w:r w:rsidRPr="000B6DB0">
        <w:t>NOTE:</w:t>
      </w:r>
      <w:r w:rsidR="00B46869" w:rsidRPr="00DF5FAE">
        <w:t xml:space="preserve"> </w:t>
      </w:r>
      <w:r w:rsidR="00A57396" w:rsidRPr="00DF5FAE">
        <w:t>Identification and protection of the ureters bilaterally is crucial at this portion of the case.</w:t>
      </w:r>
      <w:r w:rsidR="00AB75AF" w:rsidRPr="00DF5FAE">
        <w:t xml:space="preserve"> Swine retroperitoneal anatomy (including the course of the ureters) </w:t>
      </w:r>
      <w:r w:rsidR="00632F90" w:rsidRPr="00DF5FAE">
        <w:t xml:space="preserve">grossly </w:t>
      </w:r>
      <w:r w:rsidR="00AB75AF" w:rsidRPr="00DF5FAE">
        <w:t>mirrors that of humans</w:t>
      </w:r>
      <w:r w:rsidR="00632F90" w:rsidRPr="00DF5FAE">
        <w:t>, with subtle variations detailed below</w:t>
      </w:r>
      <w:r w:rsidR="00AB75AF" w:rsidRPr="00DF5FAE">
        <w:t xml:space="preserve">. </w:t>
      </w:r>
    </w:p>
    <w:p w14:paraId="19B1F428" w14:textId="77777777" w:rsidR="00A57396" w:rsidRPr="00DF5FAE" w:rsidRDefault="00A57396" w:rsidP="00DF5FAE">
      <w:pPr>
        <w:pStyle w:val="NormalWeb"/>
        <w:spacing w:before="0" w:beforeAutospacing="0" w:after="0" w:afterAutospacing="0"/>
      </w:pPr>
    </w:p>
    <w:p w14:paraId="152FFE68" w14:textId="7CFE6327" w:rsidR="007A5725" w:rsidRPr="00DF5FAE" w:rsidRDefault="00A57396" w:rsidP="00DF5FAE">
      <w:pPr>
        <w:pStyle w:val="NormalWeb"/>
        <w:numPr>
          <w:ilvl w:val="1"/>
          <w:numId w:val="29"/>
        </w:numPr>
        <w:spacing w:before="0" w:beforeAutospacing="0" w:after="0" w:afterAutospacing="0"/>
        <w:rPr>
          <w:highlight w:val="yellow"/>
        </w:rPr>
      </w:pPr>
      <w:r w:rsidRPr="00DF5FAE">
        <w:rPr>
          <w:highlight w:val="yellow"/>
        </w:rPr>
        <w:t>Circumferentially dissect the aorta from the renal vessels</w:t>
      </w:r>
      <w:r w:rsidR="00C7556D" w:rsidRPr="00DF5FAE">
        <w:rPr>
          <w:highlight w:val="yellow"/>
        </w:rPr>
        <w:t>, inferiorly</w:t>
      </w:r>
      <w:r w:rsidRPr="00DF5FAE">
        <w:rPr>
          <w:highlight w:val="yellow"/>
        </w:rPr>
        <w:t xml:space="preserve"> to the aortic trifurcation. </w:t>
      </w:r>
      <w:r w:rsidR="00C7556D" w:rsidRPr="00DF5FAE">
        <w:rPr>
          <w:highlight w:val="yellow"/>
        </w:rPr>
        <w:t>Take care</w:t>
      </w:r>
      <w:r w:rsidRPr="00DF5FAE">
        <w:rPr>
          <w:highlight w:val="yellow"/>
        </w:rPr>
        <w:t xml:space="preserve"> to avoid IVC and lumbar artery injury</w:t>
      </w:r>
      <w:r w:rsidR="007A5725" w:rsidRPr="00DF5FAE">
        <w:rPr>
          <w:highlight w:val="yellow"/>
        </w:rPr>
        <w:t>. Once the entire infrarenal aorta is exposed, use calipers to measure the aortic diameter</w:t>
      </w:r>
      <w:r w:rsidR="00632F90" w:rsidRPr="00DF5FAE">
        <w:rPr>
          <w:highlight w:val="yellow"/>
        </w:rPr>
        <w:t xml:space="preserve"> at the mid portion of the infrarenal aorta</w:t>
      </w:r>
      <w:r w:rsidR="007A5725" w:rsidRPr="00DF5FAE">
        <w:rPr>
          <w:highlight w:val="yellow"/>
        </w:rPr>
        <w:t xml:space="preserve">. </w:t>
      </w:r>
    </w:p>
    <w:p w14:paraId="460DD3D4" w14:textId="77777777" w:rsidR="007A5725" w:rsidRPr="00DF5FAE" w:rsidRDefault="007A5725" w:rsidP="00DF5FAE">
      <w:pPr>
        <w:pStyle w:val="NormalWeb"/>
        <w:spacing w:before="0" w:beforeAutospacing="0" w:after="0" w:afterAutospacing="0"/>
      </w:pPr>
    </w:p>
    <w:p w14:paraId="4E4B93B2" w14:textId="15A32ED5" w:rsidR="007A5725" w:rsidRPr="00DF5FAE" w:rsidRDefault="000B6DB0" w:rsidP="00DF5FAE">
      <w:pPr>
        <w:pStyle w:val="NormalWeb"/>
        <w:spacing w:before="0" w:beforeAutospacing="0" w:after="0" w:afterAutospacing="0"/>
      </w:pPr>
      <w:r w:rsidRPr="000B6DB0">
        <w:lastRenderedPageBreak/>
        <w:t>NOTE:</w:t>
      </w:r>
      <w:r w:rsidR="007A5725" w:rsidRPr="00DF5FAE">
        <w:t xml:space="preserve"> Unlike humans, swine have an aortic trifurcation, not bifurcation. </w:t>
      </w:r>
    </w:p>
    <w:p w14:paraId="3664C415" w14:textId="77777777" w:rsidR="007A5725" w:rsidRPr="00DF5FAE" w:rsidRDefault="007A5725" w:rsidP="00DF5FAE">
      <w:pPr>
        <w:pStyle w:val="NormalWeb"/>
        <w:spacing w:before="0" w:beforeAutospacing="0" w:after="0" w:afterAutospacing="0"/>
      </w:pPr>
    </w:p>
    <w:p w14:paraId="04671E3F" w14:textId="167B0F49" w:rsidR="00A57396" w:rsidRPr="00DF5FAE" w:rsidRDefault="007A5725" w:rsidP="00DF5FAE">
      <w:pPr>
        <w:pStyle w:val="NormalWeb"/>
        <w:numPr>
          <w:ilvl w:val="1"/>
          <w:numId w:val="29"/>
        </w:numPr>
        <w:spacing w:before="0" w:beforeAutospacing="0" w:after="0" w:afterAutospacing="0"/>
        <w:rPr>
          <w:highlight w:val="yellow"/>
        </w:rPr>
      </w:pPr>
      <w:r w:rsidRPr="00DF5FAE">
        <w:rPr>
          <w:highlight w:val="yellow"/>
        </w:rPr>
        <w:t xml:space="preserve">Identify the caudal mesenteric artery on the anterior portion of the infrarenal aorta, which usually lies a few centimeters </w:t>
      </w:r>
      <w:r w:rsidR="00111282" w:rsidRPr="00DF5FAE">
        <w:rPr>
          <w:highlight w:val="yellow"/>
        </w:rPr>
        <w:t xml:space="preserve">proximal to </w:t>
      </w:r>
      <w:r w:rsidRPr="00DF5FAE">
        <w:rPr>
          <w:highlight w:val="yellow"/>
        </w:rPr>
        <w:t>the aortic trifurcation.</w:t>
      </w:r>
      <w:r w:rsidR="006A07E9" w:rsidRPr="00DF5FAE">
        <w:rPr>
          <w:highlight w:val="yellow"/>
        </w:rPr>
        <w:t xml:space="preserve"> </w:t>
      </w:r>
      <w:r w:rsidR="00632F90" w:rsidRPr="00DF5FAE">
        <w:rPr>
          <w:highlight w:val="yellow"/>
        </w:rPr>
        <w:t xml:space="preserve">This artery does not exist in humans. </w:t>
      </w:r>
      <w:r w:rsidR="006A07E9" w:rsidRPr="00DF5FAE">
        <w:rPr>
          <w:highlight w:val="yellow"/>
        </w:rPr>
        <w:t>Dissect,</w:t>
      </w:r>
      <w:r w:rsidRPr="00DF5FAE">
        <w:rPr>
          <w:highlight w:val="yellow"/>
        </w:rPr>
        <w:t xml:space="preserve"> clamp</w:t>
      </w:r>
      <w:r w:rsidR="006D51EA" w:rsidRPr="00DF5FAE">
        <w:rPr>
          <w:highlight w:val="yellow"/>
        </w:rPr>
        <w:t>, and transect</w:t>
      </w:r>
      <w:r w:rsidRPr="00DF5FAE">
        <w:rPr>
          <w:highlight w:val="yellow"/>
        </w:rPr>
        <w:t xml:space="preserve"> this artery</w:t>
      </w:r>
      <w:r w:rsidR="006D51EA" w:rsidRPr="00DF5FAE">
        <w:rPr>
          <w:highlight w:val="yellow"/>
        </w:rPr>
        <w:t>.</w:t>
      </w:r>
      <w:r w:rsidR="00DB6578" w:rsidRPr="00DF5FAE">
        <w:rPr>
          <w:highlight w:val="yellow"/>
        </w:rPr>
        <w:t xml:space="preserve"> At this point, administer 5000 units of unfractionated heparin sulfate intravenously. </w:t>
      </w:r>
    </w:p>
    <w:p w14:paraId="179C9A7E" w14:textId="77777777" w:rsidR="006D51EA" w:rsidRPr="00DF5FAE" w:rsidRDefault="006D51EA" w:rsidP="00DF5FAE">
      <w:pPr>
        <w:pStyle w:val="NormalWeb"/>
        <w:spacing w:before="0" w:beforeAutospacing="0" w:after="0" w:afterAutospacing="0"/>
      </w:pPr>
    </w:p>
    <w:p w14:paraId="5652C69C" w14:textId="40A39459" w:rsidR="00B34BF0" w:rsidRDefault="006D51EA" w:rsidP="00DF5FAE">
      <w:pPr>
        <w:pStyle w:val="NormalWeb"/>
        <w:numPr>
          <w:ilvl w:val="1"/>
          <w:numId w:val="29"/>
        </w:numPr>
        <w:spacing w:before="0" w:beforeAutospacing="0" w:after="0" w:afterAutospacing="0"/>
        <w:rPr>
          <w:highlight w:val="yellow"/>
        </w:rPr>
      </w:pPr>
      <w:r w:rsidRPr="00DF5FAE">
        <w:rPr>
          <w:highlight w:val="yellow"/>
        </w:rPr>
        <w:t xml:space="preserve">Cannulate the caudal mesenteric artery with a 0.018 in stainless steel wire guide from a micropuncture introducer set. Serially dilate the artery over the wire with </w:t>
      </w:r>
      <w:r w:rsidR="00632F90" w:rsidRPr="00DF5FAE">
        <w:rPr>
          <w:highlight w:val="yellow"/>
        </w:rPr>
        <w:t>a 5</w:t>
      </w:r>
      <w:r w:rsidRPr="00DF5FAE">
        <w:rPr>
          <w:highlight w:val="yellow"/>
        </w:rPr>
        <w:t xml:space="preserve"> </w:t>
      </w:r>
      <w:r w:rsidR="00632F90" w:rsidRPr="00DF5FAE">
        <w:rPr>
          <w:highlight w:val="yellow"/>
        </w:rPr>
        <w:t>French (Fr)</w:t>
      </w:r>
      <w:r w:rsidR="00111282" w:rsidRPr="00DF5FAE">
        <w:rPr>
          <w:highlight w:val="yellow"/>
        </w:rPr>
        <w:t xml:space="preserve"> </w:t>
      </w:r>
      <w:r w:rsidRPr="00DF5FAE">
        <w:rPr>
          <w:highlight w:val="yellow"/>
        </w:rPr>
        <w:t xml:space="preserve">and then </w:t>
      </w:r>
      <w:r w:rsidR="00632F90" w:rsidRPr="00DF5FAE">
        <w:rPr>
          <w:highlight w:val="yellow"/>
        </w:rPr>
        <w:t xml:space="preserve">a </w:t>
      </w:r>
      <w:r w:rsidRPr="00DF5FAE">
        <w:rPr>
          <w:highlight w:val="yellow"/>
        </w:rPr>
        <w:t xml:space="preserve">7 </w:t>
      </w:r>
      <w:r w:rsidR="00111282" w:rsidRPr="00DF5FAE">
        <w:rPr>
          <w:highlight w:val="yellow"/>
        </w:rPr>
        <w:t>Fr</w:t>
      </w:r>
      <w:r w:rsidR="00632F90" w:rsidRPr="00DF5FAE">
        <w:rPr>
          <w:highlight w:val="yellow"/>
        </w:rPr>
        <w:t xml:space="preserve"> </w:t>
      </w:r>
      <w:r w:rsidRPr="00DF5FAE">
        <w:rPr>
          <w:highlight w:val="yellow"/>
        </w:rPr>
        <w:t xml:space="preserve">introducer. </w:t>
      </w:r>
    </w:p>
    <w:p w14:paraId="5E7EF239" w14:textId="77777777" w:rsidR="00B34BF0" w:rsidRDefault="00B34BF0" w:rsidP="00B34BF0">
      <w:pPr>
        <w:pStyle w:val="NormalWeb"/>
        <w:spacing w:before="0" w:beforeAutospacing="0" w:after="0" w:afterAutospacing="0"/>
        <w:rPr>
          <w:highlight w:val="yellow"/>
        </w:rPr>
      </w:pPr>
    </w:p>
    <w:p w14:paraId="255CDADE" w14:textId="2B4CE860" w:rsidR="006D51EA" w:rsidRPr="00DF5FAE" w:rsidRDefault="006D51EA" w:rsidP="00DF5FAE">
      <w:pPr>
        <w:pStyle w:val="NormalWeb"/>
        <w:numPr>
          <w:ilvl w:val="1"/>
          <w:numId w:val="29"/>
        </w:numPr>
        <w:spacing w:before="0" w:beforeAutospacing="0" w:after="0" w:afterAutospacing="0"/>
        <w:rPr>
          <w:highlight w:val="yellow"/>
        </w:rPr>
      </w:pPr>
      <w:r w:rsidRPr="00DF5FAE">
        <w:rPr>
          <w:highlight w:val="yellow"/>
        </w:rPr>
        <w:t xml:space="preserve">Leaving the 7 </w:t>
      </w:r>
      <w:r w:rsidR="00111282" w:rsidRPr="00DF5FAE">
        <w:rPr>
          <w:highlight w:val="yellow"/>
        </w:rPr>
        <w:t>Fr</w:t>
      </w:r>
      <w:r w:rsidRPr="00DF5FAE">
        <w:rPr>
          <w:highlight w:val="yellow"/>
        </w:rPr>
        <w:t xml:space="preserve"> introducer in place, replace the 0.018 i</w:t>
      </w:r>
      <w:r w:rsidR="00B34BF0">
        <w:rPr>
          <w:highlight w:val="yellow"/>
        </w:rPr>
        <w:t>n</w:t>
      </w:r>
      <w:r w:rsidRPr="00DF5FAE">
        <w:rPr>
          <w:highlight w:val="yellow"/>
        </w:rPr>
        <w:t xml:space="preserve"> wire with a 0.03</w:t>
      </w:r>
      <w:r w:rsidR="005C5EB2" w:rsidRPr="00DF5FAE">
        <w:rPr>
          <w:highlight w:val="yellow"/>
        </w:rPr>
        <w:t>5</w:t>
      </w:r>
      <w:r w:rsidRPr="00DF5FAE">
        <w:rPr>
          <w:highlight w:val="yellow"/>
        </w:rPr>
        <w:t xml:space="preserve"> in guidewire, and then remove </w:t>
      </w:r>
      <w:r w:rsidR="00F94F0F" w:rsidRPr="00DF5FAE">
        <w:rPr>
          <w:highlight w:val="yellow"/>
        </w:rPr>
        <w:t xml:space="preserve">the 7 </w:t>
      </w:r>
      <w:r w:rsidR="00111282" w:rsidRPr="00DF5FAE">
        <w:rPr>
          <w:highlight w:val="yellow"/>
        </w:rPr>
        <w:t>Fr</w:t>
      </w:r>
      <w:r w:rsidR="00F94F0F" w:rsidRPr="00DF5FAE">
        <w:rPr>
          <w:highlight w:val="yellow"/>
        </w:rPr>
        <w:t xml:space="preserve"> introducer, ensuring</w:t>
      </w:r>
      <w:r w:rsidRPr="00DF5FAE">
        <w:rPr>
          <w:highlight w:val="yellow"/>
        </w:rPr>
        <w:t xml:space="preserve"> hemostasis with </w:t>
      </w:r>
      <w:r w:rsidR="00B34BF0">
        <w:rPr>
          <w:highlight w:val="yellow"/>
        </w:rPr>
        <w:t>a</w:t>
      </w:r>
      <w:r w:rsidRPr="00DF5FAE">
        <w:rPr>
          <w:highlight w:val="yellow"/>
        </w:rPr>
        <w:t xml:space="preserve"> finger over the cannulation site</w:t>
      </w:r>
      <w:r w:rsidR="00F94F0F" w:rsidRPr="00DF5FAE">
        <w:rPr>
          <w:highlight w:val="yellow"/>
        </w:rPr>
        <w:t xml:space="preserve"> as </w:t>
      </w:r>
      <w:r w:rsidR="00B34BF0" w:rsidRPr="00DF5FAE">
        <w:rPr>
          <w:highlight w:val="yellow"/>
        </w:rPr>
        <w:t xml:space="preserve">the introducer </w:t>
      </w:r>
      <w:r w:rsidR="00B34BF0">
        <w:rPr>
          <w:highlight w:val="yellow"/>
        </w:rPr>
        <w:t xml:space="preserve">is </w:t>
      </w:r>
      <w:r w:rsidR="00F94F0F" w:rsidRPr="00DF5FAE">
        <w:rPr>
          <w:highlight w:val="yellow"/>
        </w:rPr>
        <w:t>remove</w:t>
      </w:r>
      <w:r w:rsidR="00B34BF0">
        <w:rPr>
          <w:highlight w:val="yellow"/>
        </w:rPr>
        <w:t>d</w:t>
      </w:r>
      <w:r w:rsidRPr="00DF5FAE">
        <w:rPr>
          <w:highlight w:val="yellow"/>
        </w:rPr>
        <w:t>.</w:t>
      </w:r>
      <w:r w:rsidR="00B34BF0">
        <w:rPr>
          <w:highlight w:val="yellow"/>
        </w:rPr>
        <w:t xml:space="preserve"> </w:t>
      </w:r>
      <w:r w:rsidR="00055FF7" w:rsidRPr="00DF5FAE">
        <w:rPr>
          <w:highlight w:val="yellow"/>
        </w:rPr>
        <w:t>Insert</w:t>
      </w:r>
      <w:r w:rsidR="00B34BF0">
        <w:rPr>
          <w:highlight w:val="yellow"/>
        </w:rPr>
        <w:t xml:space="preserve"> a</w:t>
      </w:r>
      <w:r w:rsidR="0012601E" w:rsidRPr="00DF5FAE">
        <w:rPr>
          <w:highlight w:val="yellow"/>
        </w:rPr>
        <w:t xml:space="preserve"> 0.035 in guide wire</w:t>
      </w:r>
      <w:r w:rsidR="00055FF7" w:rsidRPr="00DF5FAE">
        <w:rPr>
          <w:highlight w:val="yellow"/>
        </w:rPr>
        <w:t xml:space="preserve"> until approximately 30 cm of wire remains or resistance is encountered.</w:t>
      </w:r>
      <w:r w:rsidR="0012601E" w:rsidRPr="00DF5FAE">
        <w:rPr>
          <w:highlight w:val="yellow"/>
        </w:rPr>
        <w:t xml:space="preserve"> </w:t>
      </w:r>
    </w:p>
    <w:p w14:paraId="735E02B2" w14:textId="77777777" w:rsidR="006D51EA" w:rsidRPr="00DF5FAE" w:rsidRDefault="006D51EA" w:rsidP="00DF5FAE">
      <w:pPr>
        <w:pStyle w:val="NormalWeb"/>
        <w:spacing w:before="0" w:beforeAutospacing="0" w:after="0" w:afterAutospacing="0"/>
        <w:rPr>
          <w:highlight w:val="yellow"/>
        </w:rPr>
      </w:pPr>
    </w:p>
    <w:p w14:paraId="001849CE" w14:textId="44E79267" w:rsidR="00F94F0F" w:rsidRPr="00DF5FAE" w:rsidRDefault="00F94F0F" w:rsidP="00DF5FAE">
      <w:pPr>
        <w:pStyle w:val="NormalWeb"/>
        <w:numPr>
          <w:ilvl w:val="1"/>
          <w:numId w:val="29"/>
        </w:numPr>
        <w:spacing w:before="0" w:beforeAutospacing="0" w:after="0" w:afterAutospacing="0"/>
        <w:rPr>
          <w:highlight w:val="yellow"/>
        </w:rPr>
      </w:pPr>
      <w:r w:rsidRPr="00DF5FAE">
        <w:rPr>
          <w:highlight w:val="yellow"/>
        </w:rPr>
        <w:t xml:space="preserve">Insert a 16 mm percutaneous transluminal angioplasty balloon over the wire into the infrarenal aorta. Inflate the balloon to a constant pressure of 2 atm for </w:t>
      </w:r>
      <w:r w:rsidR="00B34BF0">
        <w:rPr>
          <w:highlight w:val="yellow"/>
        </w:rPr>
        <w:t>10</w:t>
      </w:r>
      <w:r w:rsidRPr="00DF5FAE">
        <w:rPr>
          <w:highlight w:val="yellow"/>
        </w:rPr>
        <w:t xml:space="preserve"> min. After </w:t>
      </w:r>
      <w:r w:rsidR="00B34BF0">
        <w:rPr>
          <w:highlight w:val="yellow"/>
        </w:rPr>
        <w:t>10</w:t>
      </w:r>
      <w:r w:rsidRPr="00DF5FAE">
        <w:rPr>
          <w:highlight w:val="yellow"/>
        </w:rPr>
        <w:t xml:space="preserve"> min, deflate and remove the balloon, leaving the guide wire in place, and allow for reperfusion for 10 min. </w:t>
      </w:r>
    </w:p>
    <w:p w14:paraId="01661802" w14:textId="77777777" w:rsidR="00F94F0F" w:rsidRPr="00DF5FAE" w:rsidRDefault="00F94F0F" w:rsidP="00DF5FAE">
      <w:pPr>
        <w:pStyle w:val="ListParagraph"/>
        <w:ind w:left="0"/>
        <w:rPr>
          <w:highlight w:val="yellow"/>
        </w:rPr>
      </w:pPr>
    </w:p>
    <w:p w14:paraId="5ADFC301" w14:textId="7BAEB69C" w:rsidR="00CC6BA5" w:rsidRPr="00DF5FAE" w:rsidRDefault="00F94F0F" w:rsidP="00DF5FAE">
      <w:pPr>
        <w:pStyle w:val="NormalWeb"/>
        <w:numPr>
          <w:ilvl w:val="1"/>
          <w:numId w:val="29"/>
        </w:numPr>
        <w:spacing w:before="0" w:beforeAutospacing="0" w:after="0" w:afterAutospacing="0"/>
        <w:rPr>
          <w:highlight w:val="yellow"/>
        </w:rPr>
      </w:pPr>
      <w:r w:rsidRPr="00DF5FAE">
        <w:rPr>
          <w:highlight w:val="yellow"/>
        </w:rPr>
        <w:t>A</w:t>
      </w:r>
      <w:r w:rsidR="00CC6BA5" w:rsidRPr="00DF5FAE">
        <w:rPr>
          <w:highlight w:val="yellow"/>
        </w:rPr>
        <w:t xml:space="preserve">fter </w:t>
      </w:r>
      <w:r w:rsidR="00B34BF0">
        <w:rPr>
          <w:highlight w:val="yellow"/>
        </w:rPr>
        <w:t>10</w:t>
      </w:r>
      <w:r w:rsidR="00CC6BA5" w:rsidRPr="00DF5FAE">
        <w:rPr>
          <w:highlight w:val="yellow"/>
        </w:rPr>
        <w:t xml:space="preserve"> min of reperfusion, cross clamp the aorta just distal to the renal vessels and proximal to the aortic trifurcation. Identify and clamp the previous</w:t>
      </w:r>
      <w:r w:rsidR="00B34BF0">
        <w:rPr>
          <w:highlight w:val="yellow"/>
        </w:rPr>
        <w:t>ly</w:t>
      </w:r>
      <w:r w:rsidR="00CC6BA5" w:rsidRPr="00DF5FAE">
        <w:rPr>
          <w:highlight w:val="yellow"/>
        </w:rPr>
        <w:t xml:space="preserve"> dissected lumbar vessels</w:t>
      </w:r>
      <w:r w:rsidRPr="00DF5FAE">
        <w:rPr>
          <w:highlight w:val="yellow"/>
        </w:rPr>
        <w:t xml:space="preserve"> </w:t>
      </w:r>
      <w:r w:rsidR="00CC6BA5" w:rsidRPr="00DF5FAE">
        <w:rPr>
          <w:highlight w:val="yellow"/>
        </w:rPr>
        <w:t xml:space="preserve">to isolate the infrarenal aorta from systemic circulation. </w:t>
      </w:r>
      <w:r w:rsidR="00632F90" w:rsidRPr="00DF5FAE">
        <w:rPr>
          <w:highlight w:val="yellow"/>
        </w:rPr>
        <w:t xml:space="preserve">This is important to avoid </w:t>
      </w:r>
      <w:r w:rsidR="002A5634" w:rsidRPr="00DF5FAE">
        <w:rPr>
          <w:highlight w:val="yellow"/>
        </w:rPr>
        <w:t>systemic perfusion of elastase</w:t>
      </w:r>
      <w:r w:rsidR="00632F90" w:rsidRPr="00DF5FAE">
        <w:rPr>
          <w:highlight w:val="yellow"/>
        </w:rPr>
        <w:t xml:space="preserve">, which can cause a septic response in the acute post-operative period. </w:t>
      </w:r>
    </w:p>
    <w:p w14:paraId="5353914C" w14:textId="77777777" w:rsidR="00CC6BA5" w:rsidRPr="00DF5FAE" w:rsidRDefault="00CC6BA5" w:rsidP="00DF5FAE">
      <w:pPr>
        <w:pStyle w:val="ListParagraph"/>
        <w:ind w:left="0"/>
        <w:rPr>
          <w:highlight w:val="yellow"/>
        </w:rPr>
      </w:pPr>
    </w:p>
    <w:p w14:paraId="0F5C3E84" w14:textId="35AC59B8" w:rsidR="00CC6BA5" w:rsidRPr="00DF5FAE" w:rsidRDefault="00CC6BA5" w:rsidP="00DF5FAE">
      <w:pPr>
        <w:pStyle w:val="NormalWeb"/>
        <w:numPr>
          <w:ilvl w:val="1"/>
          <w:numId w:val="29"/>
        </w:numPr>
        <w:spacing w:before="0" w:beforeAutospacing="0" w:after="0" w:afterAutospacing="0"/>
        <w:rPr>
          <w:highlight w:val="yellow"/>
        </w:rPr>
      </w:pPr>
      <w:r w:rsidRPr="00DF5FAE">
        <w:rPr>
          <w:highlight w:val="yellow"/>
        </w:rPr>
        <w:t xml:space="preserve">Reintroduce the 7 </w:t>
      </w:r>
      <w:r w:rsidR="00B34BF0">
        <w:rPr>
          <w:highlight w:val="yellow"/>
        </w:rPr>
        <w:t>Fr</w:t>
      </w:r>
      <w:r w:rsidRPr="00DF5FAE">
        <w:rPr>
          <w:highlight w:val="yellow"/>
        </w:rPr>
        <w:t xml:space="preserve"> introducer over the wire and remove the wire. </w:t>
      </w:r>
      <w:r w:rsidR="008117DD" w:rsidRPr="00DF5FAE">
        <w:rPr>
          <w:highlight w:val="yellow"/>
        </w:rPr>
        <w:t>Flush the isolated aortic segment</w:t>
      </w:r>
      <w:r w:rsidR="002A5634" w:rsidRPr="00DF5FAE">
        <w:rPr>
          <w:highlight w:val="yellow"/>
        </w:rPr>
        <w:t xml:space="preserve"> with saline assuring no leakage of fluid. </w:t>
      </w:r>
      <w:r w:rsidRPr="00DF5FAE">
        <w:rPr>
          <w:highlight w:val="yellow"/>
        </w:rPr>
        <w:t xml:space="preserve">Connect the elastase (500 units) and collagenase (8000 units) solution to the introducer and perfuse 30 mL into the isolated aorta under constant </w:t>
      </w:r>
      <w:r w:rsidR="00987A53" w:rsidRPr="00DF5FAE">
        <w:rPr>
          <w:highlight w:val="yellow"/>
        </w:rPr>
        <w:t xml:space="preserve">manual </w:t>
      </w:r>
      <w:r w:rsidRPr="00DF5FAE">
        <w:rPr>
          <w:highlight w:val="yellow"/>
        </w:rPr>
        <w:t>pressure for 10 min.</w:t>
      </w:r>
      <w:r w:rsidR="00055FF7" w:rsidRPr="00DF5FAE">
        <w:rPr>
          <w:highlight w:val="yellow"/>
        </w:rPr>
        <w:t xml:space="preserve"> The entire 30 mL of solutions should be introduced to the isolated segment.</w:t>
      </w:r>
      <w:r w:rsidRPr="00DF5FAE">
        <w:rPr>
          <w:highlight w:val="yellow"/>
        </w:rPr>
        <w:t xml:space="preserve"> </w:t>
      </w:r>
    </w:p>
    <w:p w14:paraId="0AA7B84F" w14:textId="77777777" w:rsidR="00A60F8C" w:rsidRPr="00DF5FAE" w:rsidRDefault="00A60F8C" w:rsidP="00DF5FAE">
      <w:pPr>
        <w:pStyle w:val="ListParagraph"/>
        <w:ind w:left="0"/>
      </w:pPr>
    </w:p>
    <w:p w14:paraId="1CEDF2F4" w14:textId="23B4A09F" w:rsidR="00A60F8C" w:rsidRPr="00DF5FAE" w:rsidRDefault="000B6DB0" w:rsidP="00DF5FAE">
      <w:pPr>
        <w:pStyle w:val="NormalWeb"/>
        <w:spacing w:before="0" w:beforeAutospacing="0" w:after="0" w:afterAutospacing="0"/>
      </w:pPr>
      <w:r w:rsidRPr="000B6DB0">
        <w:t>NOTE:</w:t>
      </w:r>
      <w:r w:rsidR="00A60F8C" w:rsidRPr="00DF5FAE">
        <w:t xml:space="preserve"> A well perfused aortic segment should be taut without leakage from the aortic wall or from the cannulation site. A vessel loop may be wrapped just proximal to the cannulation site to ensure no elastase escapes.</w:t>
      </w:r>
      <w:r w:rsidR="00055FF7" w:rsidRPr="00DF5FAE">
        <w:t xml:space="preserve"> Over the course of </w:t>
      </w:r>
      <w:r w:rsidR="00B34BF0">
        <w:t>10</w:t>
      </w:r>
      <w:r w:rsidR="00055FF7" w:rsidRPr="00DF5FAE">
        <w:t xml:space="preserve"> min, elastase/collagenase solution can be observed “weeping” through the aortic wall.</w:t>
      </w:r>
    </w:p>
    <w:p w14:paraId="0CEE3CA2" w14:textId="77777777" w:rsidR="00CC6BA5" w:rsidRPr="00DF5FAE" w:rsidRDefault="00CC6BA5" w:rsidP="00DF5FAE">
      <w:pPr>
        <w:pStyle w:val="ListParagraph"/>
        <w:ind w:left="0"/>
      </w:pPr>
    </w:p>
    <w:p w14:paraId="51EA9728" w14:textId="00CC84B1" w:rsidR="00CC6BA5" w:rsidRPr="00DF5FAE" w:rsidRDefault="00CC6BA5" w:rsidP="00DF5FAE">
      <w:pPr>
        <w:pStyle w:val="NormalWeb"/>
        <w:numPr>
          <w:ilvl w:val="1"/>
          <w:numId w:val="29"/>
        </w:numPr>
        <w:spacing w:before="0" w:beforeAutospacing="0" w:after="0" w:afterAutospacing="0"/>
        <w:rPr>
          <w:highlight w:val="yellow"/>
        </w:rPr>
      </w:pPr>
      <w:r w:rsidRPr="00DF5FAE">
        <w:rPr>
          <w:highlight w:val="yellow"/>
        </w:rPr>
        <w:t>After 10 min, irrigate the solution from the aortic lumen with saline. Remove the introducer and ligate the caudal mesenteric artery stump. Release all clamps (lumbar clamps first, followed by distal clamp, then proximal clamp).</w:t>
      </w:r>
    </w:p>
    <w:p w14:paraId="6DC755CD" w14:textId="77777777" w:rsidR="00CC6BA5" w:rsidRPr="00DF5FAE" w:rsidRDefault="00CC6BA5" w:rsidP="00DF5FAE">
      <w:pPr>
        <w:pStyle w:val="ListParagraph"/>
        <w:ind w:left="0"/>
      </w:pPr>
    </w:p>
    <w:p w14:paraId="51CE9221" w14:textId="3BAAF2D9" w:rsidR="00CC6BA5" w:rsidRPr="00DF5FAE" w:rsidRDefault="000B6DB0" w:rsidP="00DF5FAE">
      <w:pPr>
        <w:pStyle w:val="NormalWeb"/>
        <w:spacing w:before="0" w:beforeAutospacing="0" w:after="0" w:afterAutospacing="0"/>
      </w:pPr>
      <w:r w:rsidRPr="000B6DB0">
        <w:t>NOTE:</w:t>
      </w:r>
      <w:r w:rsidR="00CC6BA5" w:rsidRPr="00DF5FAE">
        <w:t xml:space="preserve"> Restrict</w:t>
      </w:r>
      <w:r w:rsidR="00FB50BE">
        <w:t xml:space="preserve"> the</w:t>
      </w:r>
      <w:r w:rsidR="00CC6BA5" w:rsidRPr="00DF5FAE">
        <w:t xml:space="preserve"> clamp time to no more than 10 min in order to prevent spinal cord ischemia. Have a repair stitch (5-0 </w:t>
      </w:r>
      <w:r w:rsidR="00FB50BE" w:rsidRPr="00FB50BE">
        <w:t>polypropylene</w:t>
      </w:r>
      <w:r w:rsidR="00CC6BA5" w:rsidRPr="00DF5FAE">
        <w:t xml:space="preserve">) loaded in case of bleeding from the caudal mesenteric artery stump after the cross clamps are released. </w:t>
      </w:r>
    </w:p>
    <w:p w14:paraId="793E9A7B" w14:textId="77777777" w:rsidR="00CC6BA5" w:rsidRPr="00DF5FAE" w:rsidRDefault="00CC6BA5" w:rsidP="00DF5FAE">
      <w:pPr>
        <w:pStyle w:val="NormalWeb"/>
        <w:spacing w:before="0" w:beforeAutospacing="0" w:after="0" w:afterAutospacing="0"/>
      </w:pPr>
    </w:p>
    <w:p w14:paraId="17101850" w14:textId="76D829F9" w:rsidR="009B0340" w:rsidRPr="00DF5FAE" w:rsidRDefault="00987A53" w:rsidP="00DF5FAE">
      <w:pPr>
        <w:pStyle w:val="NormalWeb"/>
        <w:numPr>
          <w:ilvl w:val="1"/>
          <w:numId w:val="29"/>
        </w:numPr>
        <w:spacing w:before="0" w:beforeAutospacing="0" w:after="0" w:afterAutospacing="0"/>
        <w:rPr>
          <w:highlight w:val="yellow"/>
        </w:rPr>
      </w:pPr>
      <w:r w:rsidRPr="00DF5FAE">
        <w:rPr>
          <w:highlight w:val="yellow"/>
        </w:rPr>
        <w:t>Soak</w:t>
      </w:r>
      <w:r w:rsidR="00CC6BA5" w:rsidRPr="00DF5FAE">
        <w:rPr>
          <w:highlight w:val="yellow"/>
        </w:rPr>
        <w:t xml:space="preserve"> a </w:t>
      </w:r>
      <w:r w:rsidR="00A60F8C" w:rsidRPr="00DF5FAE">
        <w:rPr>
          <w:highlight w:val="yellow"/>
        </w:rPr>
        <w:t>2</w:t>
      </w:r>
      <w:r w:rsidR="00FB50BE">
        <w:rPr>
          <w:highlight w:val="yellow"/>
        </w:rPr>
        <w:t xml:space="preserve"> cm</w:t>
      </w:r>
      <w:r w:rsidR="00A60F8C" w:rsidRPr="00DF5FAE">
        <w:rPr>
          <w:highlight w:val="yellow"/>
        </w:rPr>
        <w:t xml:space="preserve"> x 5 cm </w:t>
      </w:r>
      <w:r w:rsidR="00CC6BA5" w:rsidRPr="00DF5FAE">
        <w:rPr>
          <w:highlight w:val="yellow"/>
        </w:rPr>
        <w:t xml:space="preserve">piece of surgical </w:t>
      </w:r>
      <w:r w:rsidRPr="00DF5FAE">
        <w:rPr>
          <w:highlight w:val="yellow"/>
        </w:rPr>
        <w:t>gauze</w:t>
      </w:r>
      <w:r w:rsidR="008276C7">
        <w:rPr>
          <w:highlight w:val="yellow"/>
        </w:rPr>
        <w:t xml:space="preserve"> </w:t>
      </w:r>
      <w:r w:rsidR="00CC6BA5" w:rsidRPr="00DF5FAE">
        <w:rPr>
          <w:highlight w:val="yellow"/>
        </w:rPr>
        <w:t>with 20 mL of undiluted elastase (27 units/mL)</w:t>
      </w:r>
      <w:r w:rsidRPr="00DF5FAE">
        <w:rPr>
          <w:highlight w:val="yellow"/>
        </w:rPr>
        <w:t xml:space="preserve"> and wrap around the intervened aorta</w:t>
      </w:r>
      <w:r w:rsidR="00CC6BA5" w:rsidRPr="00DF5FAE">
        <w:rPr>
          <w:highlight w:val="yellow"/>
        </w:rPr>
        <w:t xml:space="preserve"> for 10 min. Take a measure of the aorta after all interventions with a caliper. </w:t>
      </w:r>
    </w:p>
    <w:p w14:paraId="4A875B95" w14:textId="77777777" w:rsidR="009B0340" w:rsidRPr="00DF5FAE" w:rsidRDefault="009B0340" w:rsidP="00DF5FAE">
      <w:pPr>
        <w:pStyle w:val="NormalWeb"/>
        <w:spacing w:before="0" w:beforeAutospacing="0" w:after="0" w:afterAutospacing="0"/>
        <w:rPr>
          <w:highlight w:val="yellow"/>
        </w:rPr>
      </w:pPr>
    </w:p>
    <w:p w14:paraId="7900E713" w14:textId="75499B93" w:rsidR="009B0340" w:rsidRPr="00DF5FAE" w:rsidRDefault="009B0340" w:rsidP="00DF5FAE">
      <w:pPr>
        <w:pStyle w:val="NormalWeb"/>
        <w:numPr>
          <w:ilvl w:val="1"/>
          <w:numId w:val="29"/>
        </w:numPr>
        <w:spacing w:before="0" w:beforeAutospacing="0" w:after="0" w:afterAutospacing="0"/>
      </w:pPr>
      <w:r w:rsidRPr="00DF5FAE">
        <w:rPr>
          <w:highlight w:val="yellow"/>
        </w:rPr>
        <w:t>Irrigate the abdomen with saline, replace the bowel, and clo</w:t>
      </w:r>
      <w:r w:rsidR="00EA3C68" w:rsidRPr="00DF5FAE">
        <w:rPr>
          <w:highlight w:val="yellow"/>
        </w:rPr>
        <w:t xml:space="preserve">se the abdomen in three layers utilizing running synthetic absorbable monofilament suture </w:t>
      </w:r>
      <w:r w:rsidR="00581200" w:rsidRPr="00DF5FAE">
        <w:rPr>
          <w:highlight w:val="yellow"/>
        </w:rPr>
        <w:t xml:space="preserve">1 </w:t>
      </w:r>
      <w:r w:rsidR="00EA3C68" w:rsidRPr="00DF5FAE">
        <w:rPr>
          <w:highlight w:val="yellow"/>
        </w:rPr>
        <w:t xml:space="preserve">Polydioxanone (PDS) looped suture for fascia, running braided absorbable </w:t>
      </w:r>
      <w:r w:rsidR="00ED310B" w:rsidRPr="00DF5FAE">
        <w:rPr>
          <w:highlight w:val="yellow"/>
        </w:rPr>
        <w:t xml:space="preserve">2-0 suture </w:t>
      </w:r>
      <w:r w:rsidR="00EA3C68" w:rsidRPr="00DF5FAE">
        <w:rPr>
          <w:highlight w:val="yellow"/>
        </w:rPr>
        <w:t>for deep dermal layer, and subcuticular absorbable monofilament suture (4-0) for the skin.</w:t>
      </w:r>
      <w:r w:rsidR="008276C7">
        <w:t xml:space="preserve"> </w:t>
      </w:r>
    </w:p>
    <w:p w14:paraId="17F19C87" w14:textId="77777777" w:rsidR="009B0340" w:rsidRPr="00DF5FAE" w:rsidRDefault="009B0340" w:rsidP="00DF5FAE">
      <w:pPr>
        <w:pStyle w:val="ListParagraph"/>
        <w:ind w:left="0"/>
      </w:pPr>
    </w:p>
    <w:p w14:paraId="794C695E" w14:textId="096FC7AF" w:rsidR="009B0340" w:rsidRDefault="009B0340" w:rsidP="00DF5FAE">
      <w:pPr>
        <w:pStyle w:val="NormalWeb"/>
        <w:numPr>
          <w:ilvl w:val="0"/>
          <w:numId w:val="29"/>
        </w:numPr>
        <w:spacing w:before="0" w:beforeAutospacing="0" w:after="0" w:afterAutospacing="0"/>
        <w:rPr>
          <w:b/>
          <w:highlight w:val="yellow"/>
        </w:rPr>
      </w:pPr>
      <w:r w:rsidRPr="00DF5FAE">
        <w:rPr>
          <w:b/>
          <w:highlight w:val="yellow"/>
        </w:rPr>
        <w:t>Postoperative care</w:t>
      </w:r>
    </w:p>
    <w:p w14:paraId="204C3CFF" w14:textId="77777777" w:rsidR="00FB50BE" w:rsidRPr="00DF5FAE" w:rsidRDefault="00FB50BE" w:rsidP="00FB50BE">
      <w:pPr>
        <w:pStyle w:val="NormalWeb"/>
        <w:spacing w:before="0" w:beforeAutospacing="0" w:after="0" w:afterAutospacing="0"/>
        <w:rPr>
          <w:b/>
          <w:highlight w:val="yellow"/>
        </w:rPr>
      </w:pPr>
    </w:p>
    <w:p w14:paraId="162AB4DF" w14:textId="7FBE0928" w:rsidR="00207B99" w:rsidRPr="00DF5FAE" w:rsidRDefault="009B0340" w:rsidP="00DF5FAE">
      <w:pPr>
        <w:pStyle w:val="NormalWeb"/>
        <w:numPr>
          <w:ilvl w:val="1"/>
          <w:numId w:val="29"/>
        </w:numPr>
        <w:spacing w:before="0" w:beforeAutospacing="0" w:after="0" w:afterAutospacing="0"/>
        <w:rPr>
          <w:highlight w:val="yellow"/>
        </w:rPr>
      </w:pPr>
      <w:r w:rsidRPr="00DF5FAE">
        <w:rPr>
          <w:highlight w:val="yellow"/>
        </w:rPr>
        <w:t xml:space="preserve">Utilize </w:t>
      </w:r>
      <w:r w:rsidR="00FB50BE">
        <w:rPr>
          <w:highlight w:val="yellow"/>
        </w:rPr>
        <w:t xml:space="preserve">a </w:t>
      </w:r>
      <w:r w:rsidRPr="00DF5FAE">
        <w:rPr>
          <w:highlight w:val="yellow"/>
        </w:rPr>
        <w:t>transdermal fentanyl patch (75 m</w:t>
      </w:r>
      <w:r w:rsidR="00FB50BE">
        <w:rPr>
          <w:highlight w:val="yellow"/>
        </w:rPr>
        <w:t>g</w:t>
      </w:r>
      <w:r w:rsidRPr="00DF5FAE">
        <w:rPr>
          <w:highlight w:val="yellow"/>
        </w:rPr>
        <w:t>) and intramuscular buprenorphine (0.01</w:t>
      </w:r>
      <w:r w:rsidR="00FB50BE">
        <w:rPr>
          <w:highlight w:val="yellow"/>
        </w:rPr>
        <w:t>–</w:t>
      </w:r>
      <w:r w:rsidRPr="00DF5FAE">
        <w:rPr>
          <w:highlight w:val="yellow"/>
        </w:rPr>
        <w:t xml:space="preserve">0.02 mg/kg) for post-operative analgesia. Remove the fentanyl patch on postoperative day (POD) 3. </w:t>
      </w:r>
    </w:p>
    <w:p w14:paraId="48367C64" w14:textId="77777777" w:rsidR="009B0340" w:rsidRPr="00DF5FAE" w:rsidRDefault="009B0340" w:rsidP="00DF5FAE">
      <w:pPr>
        <w:pStyle w:val="NormalWeb"/>
        <w:spacing w:before="0" w:beforeAutospacing="0" w:after="0" w:afterAutospacing="0"/>
      </w:pPr>
    </w:p>
    <w:p w14:paraId="1933EFB7" w14:textId="3B4A7375" w:rsidR="009B0340" w:rsidRPr="00DF5FAE" w:rsidRDefault="009B0340" w:rsidP="00DF5FAE">
      <w:pPr>
        <w:pStyle w:val="NormalWeb"/>
        <w:numPr>
          <w:ilvl w:val="1"/>
          <w:numId w:val="29"/>
        </w:numPr>
        <w:spacing w:before="0" w:beforeAutospacing="0" w:after="0" w:afterAutospacing="0"/>
      </w:pPr>
      <w:r w:rsidRPr="00DF5FAE">
        <w:t>Administer postoperative antibiotics (</w:t>
      </w:r>
      <w:r w:rsidR="00FB50BE" w:rsidRPr="00DF5FAE">
        <w:t>1 g</w:t>
      </w:r>
      <w:r w:rsidR="00FB50BE">
        <w:t xml:space="preserve"> c</w:t>
      </w:r>
      <w:r w:rsidRPr="00DF5FAE">
        <w:t>ephalexin intramuscularly) on POD</w:t>
      </w:r>
      <w:r w:rsidR="00FB50BE">
        <w:t xml:space="preserve"> </w:t>
      </w:r>
      <w:r w:rsidRPr="00DF5FAE">
        <w:t>1</w:t>
      </w:r>
      <w:r w:rsidR="00FB50BE">
        <w:t>–</w:t>
      </w:r>
      <w:r w:rsidRPr="00DF5FAE">
        <w:t>3</w:t>
      </w:r>
      <w:r w:rsidR="00FB50BE">
        <w:t>.</w:t>
      </w:r>
    </w:p>
    <w:p w14:paraId="429256E8" w14:textId="77777777" w:rsidR="009B0340" w:rsidRPr="00DF5FAE" w:rsidRDefault="009B0340" w:rsidP="00DF5FAE">
      <w:pPr>
        <w:pStyle w:val="ListParagraph"/>
        <w:ind w:left="0"/>
      </w:pPr>
    </w:p>
    <w:p w14:paraId="2C9409E4" w14:textId="17B04D07" w:rsidR="009B0340" w:rsidRPr="00DF5FAE" w:rsidRDefault="00FB50BE" w:rsidP="00DF5FAE">
      <w:pPr>
        <w:pStyle w:val="NormalWeb"/>
        <w:numPr>
          <w:ilvl w:val="1"/>
          <w:numId w:val="29"/>
        </w:numPr>
        <w:spacing w:before="0" w:beforeAutospacing="0" w:after="0" w:afterAutospacing="0"/>
      </w:pPr>
      <w:r>
        <w:t>S</w:t>
      </w:r>
      <w:r w:rsidR="009B0340" w:rsidRPr="00DF5FAE">
        <w:t>ocially house animals after POD</w:t>
      </w:r>
      <w:r>
        <w:t xml:space="preserve"> </w:t>
      </w:r>
      <w:r w:rsidR="009B0340" w:rsidRPr="00DF5FAE">
        <w:t>3</w:t>
      </w:r>
      <w:r>
        <w:t>.</w:t>
      </w:r>
    </w:p>
    <w:p w14:paraId="272CA40D" w14:textId="77777777" w:rsidR="009B0340" w:rsidRPr="00DF5FAE" w:rsidRDefault="009B0340" w:rsidP="00DF5FAE">
      <w:pPr>
        <w:pStyle w:val="ListParagraph"/>
        <w:ind w:left="0"/>
      </w:pPr>
    </w:p>
    <w:p w14:paraId="48B5E979" w14:textId="2E61F067" w:rsidR="009B0340" w:rsidRDefault="00EB62D8" w:rsidP="00DF5FAE">
      <w:pPr>
        <w:pStyle w:val="NormalWeb"/>
        <w:numPr>
          <w:ilvl w:val="0"/>
          <w:numId w:val="29"/>
        </w:numPr>
        <w:spacing w:before="0" w:beforeAutospacing="0" w:after="0" w:afterAutospacing="0"/>
        <w:rPr>
          <w:b/>
          <w:highlight w:val="yellow"/>
        </w:rPr>
      </w:pPr>
      <w:r w:rsidRPr="00DF5FAE">
        <w:rPr>
          <w:b/>
          <w:highlight w:val="yellow"/>
        </w:rPr>
        <w:t xml:space="preserve">Aortic </w:t>
      </w:r>
      <w:r w:rsidR="00FB50BE" w:rsidRPr="00DF5FAE">
        <w:rPr>
          <w:b/>
          <w:highlight w:val="yellow"/>
        </w:rPr>
        <w:t>tissue pr</w:t>
      </w:r>
      <w:r w:rsidRPr="00DF5FAE">
        <w:rPr>
          <w:b/>
          <w:highlight w:val="yellow"/>
        </w:rPr>
        <w:t>ocurement</w:t>
      </w:r>
    </w:p>
    <w:p w14:paraId="7E506E2A" w14:textId="77777777" w:rsidR="00FB50BE" w:rsidRPr="00DF5FAE" w:rsidRDefault="00FB50BE" w:rsidP="00FB50BE">
      <w:pPr>
        <w:pStyle w:val="NormalWeb"/>
        <w:spacing w:before="0" w:beforeAutospacing="0" w:after="0" w:afterAutospacing="0"/>
        <w:rPr>
          <w:b/>
          <w:highlight w:val="yellow"/>
        </w:rPr>
      </w:pPr>
    </w:p>
    <w:p w14:paraId="61CF6AFB" w14:textId="049FD83E" w:rsidR="00EB62D8" w:rsidRPr="00DF5FAE" w:rsidRDefault="00DB6578" w:rsidP="00DF5FAE">
      <w:pPr>
        <w:pStyle w:val="NormalWeb"/>
        <w:numPr>
          <w:ilvl w:val="1"/>
          <w:numId w:val="29"/>
        </w:numPr>
        <w:spacing w:before="0" w:beforeAutospacing="0" w:after="0" w:afterAutospacing="0"/>
        <w:rPr>
          <w:highlight w:val="yellow"/>
        </w:rPr>
      </w:pPr>
      <w:r w:rsidRPr="00DF5FAE">
        <w:rPr>
          <w:highlight w:val="yellow"/>
        </w:rPr>
        <w:t>Perform tissue procurement on either POD</w:t>
      </w:r>
      <w:r w:rsidR="00FB50BE">
        <w:rPr>
          <w:highlight w:val="yellow"/>
        </w:rPr>
        <w:t xml:space="preserve"> </w:t>
      </w:r>
      <w:r w:rsidRPr="00DF5FAE">
        <w:rPr>
          <w:highlight w:val="yellow"/>
        </w:rPr>
        <w:t xml:space="preserve">7, 14, or 28. </w:t>
      </w:r>
    </w:p>
    <w:p w14:paraId="5C6C24D3" w14:textId="77777777" w:rsidR="00DB6578" w:rsidRPr="00DF5FAE" w:rsidRDefault="00DB6578" w:rsidP="00DF5FAE">
      <w:pPr>
        <w:pStyle w:val="NormalWeb"/>
        <w:spacing w:before="0" w:beforeAutospacing="0" w:after="0" w:afterAutospacing="0"/>
      </w:pPr>
    </w:p>
    <w:p w14:paraId="257365D2" w14:textId="7187F57F" w:rsidR="00DB6578" w:rsidRPr="00DF5FAE" w:rsidRDefault="00A565F9" w:rsidP="00DF5FAE">
      <w:pPr>
        <w:pStyle w:val="NormalWeb"/>
        <w:numPr>
          <w:ilvl w:val="1"/>
          <w:numId w:val="29"/>
        </w:numPr>
        <w:spacing w:before="0" w:beforeAutospacing="0" w:after="0" w:afterAutospacing="0"/>
      </w:pPr>
      <w:r w:rsidRPr="00DF5FAE">
        <w:t xml:space="preserve">Induce GA as </w:t>
      </w:r>
      <w:r w:rsidR="00FB50BE">
        <w:t xml:space="preserve">described </w:t>
      </w:r>
      <w:r w:rsidRPr="00DF5FAE">
        <w:t>in steps 2.1</w:t>
      </w:r>
      <w:r w:rsidR="00FB50BE">
        <w:t>–</w:t>
      </w:r>
      <w:r w:rsidRPr="00DF5FAE">
        <w:t>2.5 above.</w:t>
      </w:r>
    </w:p>
    <w:p w14:paraId="3E01D67A" w14:textId="77777777" w:rsidR="00FA0FC9" w:rsidRPr="00DF5FAE" w:rsidRDefault="00FA0FC9" w:rsidP="00DF5FAE">
      <w:pPr>
        <w:pStyle w:val="ListParagraph"/>
        <w:ind w:left="0"/>
      </w:pPr>
    </w:p>
    <w:p w14:paraId="4D4316A5" w14:textId="7D588675" w:rsidR="00FA0FC9" w:rsidRPr="00DF5FAE" w:rsidRDefault="000B6DB0" w:rsidP="00DF5FAE">
      <w:pPr>
        <w:pStyle w:val="NormalWeb"/>
        <w:spacing w:before="0" w:beforeAutospacing="0" w:after="0" w:afterAutospacing="0"/>
      </w:pPr>
      <w:r w:rsidRPr="000B6DB0">
        <w:t>NOTE:</w:t>
      </w:r>
      <w:r w:rsidR="00FA0FC9" w:rsidRPr="00DF5FAE">
        <w:t xml:space="preserve"> Terminal aortic tissue procurement does not need to be sterile.</w:t>
      </w:r>
    </w:p>
    <w:p w14:paraId="07B83AF9" w14:textId="77777777" w:rsidR="00A565F9" w:rsidRPr="00DF5FAE" w:rsidRDefault="00A565F9" w:rsidP="00DF5FAE">
      <w:pPr>
        <w:pStyle w:val="ListParagraph"/>
        <w:ind w:left="0"/>
      </w:pPr>
    </w:p>
    <w:p w14:paraId="3979C502" w14:textId="4975411E" w:rsidR="00A565F9" w:rsidRPr="00DF5FAE" w:rsidRDefault="00A565F9" w:rsidP="00DF5FAE">
      <w:pPr>
        <w:pStyle w:val="NormalWeb"/>
        <w:numPr>
          <w:ilvl w:val="1"/>
          <w:numId w:val="29"/>
        </w:numPr>
        <w:spacing w:before="0" w:beforeAutospacing="0" w:after="0" w:afterAutospacing="0"/>
        <w:rPr>
          <w:highlight w:val="yellow"/>
        </w:rPr>
      </w:pPr>
      <w:r w:rsidRPr="00DF5FAE">
        <w:rPr>
          <w:highlight w:val="yellow"/>
        </w:rPr>
        <w:t xml:space="preserve">Reopen the previous midline laparotomy incision, being cognizant of </w:t>
      </w:r>
      <w:r w:rsidR="00EE0EAE" w:rsidRPr="00DF5FAE">
        <w:rPr>
          <w:highlight w:val="yellow"/>
        </w:rPr>
        <w:t>adhered</w:t>
      </w:r>
      <w:r w:rsidRPr="00DF5FAE">
        <w:rPr>
          <w:highlight w:val="yellow"/>
        </w:rPr>
        <w:t xml:space="preserve"> bowel to the anterior abdominal wall. Reflect the bowel to expose the retroperitoneum and aorta similar to step 3.3 above. </w:t>
      </w:r>
    </w:p>
    <w:p w14:paraId="58EF9570" w14:textId="77777777" w:rsidR="00A565F9" w:rsidRPr="00DF5FAE" w:rsidRDefault="00A565F9" w:rsidP="00DF5FAE">
      <w:pPr>
        <w:pStyle w:val="ListParagraph"/>
        <w:ind w:left="0"/>
      </w:pPr>
    </w:p>
    <w:p w14:paraId="5005F582" w14:textId="548C7258" w:rsidR="00A565F9" w:rsidRPr="00DF5FAE" w:rsidRDefault="00A565F9" w:rsidP="00DF5FAE">
      <w:pPr>
        <w:pStyle w:val="NormalWeb"/>
        <w:numPr>
          <w:ilvl w:val="1"/>
          <w:numId w:val="29"/>
        </w:numPr>
        <w:spacing w:before="0" w:beforeAutospacing="0" w:after="0" w:afterAutospacing="0"/>
        <w:rPr>
          <w:highlight w:val="yellow"/>
        </w:rPr>
      </w:pPr>
      <w:r w:rsidRPr="00DF5FAE">
        <w:rPr>
          <w:highlight w:val="yellow"/>
        </w:rPr>
        <w:t xml:space="preserve">Dissect the aorta until the aneurysm is exposed and measure the external diameter </w:t>
      </w:r>
      <w:r w:rsidR="00940A5F" w:rsidRPr="00DF5FAE">
        <w:rPr>
          <w:highlight w:val="yellow"/>
        </w:rPr>
        <w:t xml:space="preserve">of the aneurysmal segment </w:t>
      </w:r>
      <w:r w:rsidRPr="00DF5FAE">
        <w:rPr>
          <w:highlight w:val="yellow"/>
        </w:rPr>
        <w:t>with calipers.</w:t>
      </w:r>
      <w:r w:rsidR="00940A5F" w:rsidRPr="00DF5FAE">
        <w:rPr>
          <w:highlight w:val="yellow"/>
        </w:rPr>
        <w:t xml:space="preserve"> Calculate aortic dilation (%) using the following equation: [(harvest infrarenal diameter – initial operative infrarenal diameter) x 100</w:t>
      </w:r>
      <w:r w:rsidR="001A426C" w:rsidRPr="00DF5FAE">
        <w:rPr>
          <w:highlight w:val="yellow"/>
        </w:rPr>
        <w:t>%</w:t>
      </w:r>
      <w:r w:rsidR="00940A5F" w:rsidRPr="00DF5FAE">
        <w:rPr>
          <w:highlight w:val="yellow"/>
        </w:rPr>
        <w:t>].</w:t>
      </w:r>
      <w:r w:rsidRPr="00DF5FAE">
        <w:rPr>
          <w:highlight w:val="yellow"/>
        </w:rPr>
        <w:t xml:space="preserve"> Once the measurement is attained, administer a lethal dose of pentobarbital-phenytoin (</w:t>
      </w:r>
      <w:r w:rsidR="00FB50BE">
        <w:rPr>
          <w:highlight w:val="yellow"/>
        </w:rPr>
        <w:t xml:space="preserve">e.g., </w:t>
      </w:r>
      <w:r w:rsidRPr="00DF5FAE">
        <w:rPr>
          <w:highlight w:val="yellow"/>
        </w:rPr>
        <w:t xml:space="preserve">Euthasol) </w:t>
      </w:r>
      <w:r w:rsidR="00FA0FC9" w:rsidRPr="00DF5FAE">
        <w:rPr>
          <w:highlight w:val="yellow"/>
        </w:rPr>
        <w:t>via injection into the IVC.</w:t>
      </w:r>
    </w:p>
    <w:p w14:paraId="60A73C5A" w14:textId="77777777" w:rsidR="00FA0FC9" w:rsidRPr="00DF5FAE" w:rsidRDefault="00FA0FC9" w:rsidP="00DF5FAE">
      <w:pPr>
        <w:pStyle w:val="ListParagraph"/>
        <w:ind w:left="0"/>
        <w:rPr>
          <w:highlight w:val="yellow"/>
        </w:rPr>
      </w:pPr>
    </w:p>
    <w:p w14:paraId="35264F34" w14:textId="6E663838" w:rsidR="00FA0FC9" w:rsidRPr="00DF5FAE" w:rsidRDefault="00FA0FC9" w:rsidP="00DF5FAE">
      <w:pPr>
        <w:pStyle w:val="NormalWeb"/>
        <w:numPr>
          <w:ilvl w:val="1"/>
          <w:numId w:val="29"/>
        </w:numPr>
        <w:spacing w:before="0" w:beforeAutospacing="0" w:after="0" w:afterAutospacing="0"/>
        <w:rPr>
          <w:highlight w:val="yellow"/>
        </w:rPr>
      </w:pPr>
      <w:r w:rsidRPr="00DF5FAE">
        <w:rPr>
          <w:highlight w:val="yellow"/>
        </w:rPr>
        <w:t>Dissect the aorta from the trifurcation to the suprarenal aorta and explant the aneurysmal segment with a control segment of untreated aorta</w:t>
      </w:r>
      <w:r w:rsidR="00FC539E" w:rsidRPr="00DF5FAE">
        <w:rPr>
          <w:highlight w:val="yellow"/>
        </w:rPr>
        <w:t>. Place the sample in either liquid nitrogen or formalin for histologic evaluation.</w:t>
      </w:r>
    </w:p>
    <w:p w14:paraId="0CCC6278" w14:textId="77777777" w:rsidR="009B0340" w:rsidRPr="00DF5FAE" w:rsidRDefault="009B0340" w:rsidP="00DF5FAE">
      <w:pPr>
        <w:pStyle w:val="NormalWeb"/>
        <w:spacing w:before="0" w:beforeAutospacing="0" w:after="0" w:afterAutospacing="0"/>
      </w:pPr>
    </w:p>
    <w:p w14:paraId="3E79FCA8" w14:textId="722E50EA" w:rsidR="006305D7" w:rsidRPr="00DF5FAE" w:rsidRDefault="006305D7" w:rsidP="00DF5FAE">
      <w:pPr>
        <w:pStyle w:val="NormalWeb"/>
        <w:spacing w:before="0" w:beforeAutospacing="0" w:after="0" w:afterAutospacing="0"/>
        <w:rPr>
          <w:color w:val="808080"/>
        </w:rPr>
      </w:pPr>
      <w:r w:rsidRPr="00DF5FAE">
        <w:rPr>
          <w:b/>
        </w:rPr>
        <w:t>REPRESENTATIVE RESULTS</w:t>
      </w:r>
      <w:r w:rsidR="00EF1462" w:rsidRPr="00DF5FAE">
        <w:rPr>
          <w:b/>
        </w:rPr>
        <w:t xml:space="preserve">: </w:t>
      </w:r>
    </w:p>
    <w:p w14:paraId="2D3F820A" w14:textId="5E54CD68" w:rsidR="007A4DD6" w:rsidRPr="00DF5FAE" w:rsidRDefault="00EA3C68" w:rsidP="00DF5FAE">
      <w:pPr>
        <w:rPr>
          <w:color w:val="auto"/>
        </w:rPr>
      </w:pPr>
      <w:r w:rsidRPr="00DF5FAE">
        <w:rPr>
          <w:color w:val="auto"/>
        </w:rPr>
        <w:t xml:space="preserve">All statistical analyses were performed using Fisher exact test or chi squared test as appropriate. </w:t>
      </w:r>
      <w:r w:rsidR="00D70A0D" w:rsidRPr="00DF5FAE">
        <w:rPr>
          <w:color w:val="auto"/>
        </w:rPr>
        <w:t xml:space="preserve">Data values are reported as mean aortic dilation (%) ± standard deviation (%). Statistical </w:t>
      </w:r>
      <w:r w:rsidR="00D70A0D" w:rsidRPr="00DF5FAE">
        <w:rPr>
          <w:color w:val="auto"/>
        </w:rPr>
        <w:lastRenderedPageBreak/>
        <w:t xml:space="preserve">significance was set P &lt; 0.05. </w:t>
      </w:r>
      <w:r w:rsidR="00484FAC" w:rsidRPr="00DF5FAE">
        <w:rPr>
          <w:color w:val="auto"/>
        </w:rPr>
        <w:t>The combination of BAPN and</w:t>
      </w:r>
      <w:r w:rsidR="00E17921" w:rsidRPr="00DF5FAE">
        <w:rPr>
          <w:color w:val="auto"/>
        </w:rPr>
        <w:t xml:space="preserve"> surgery providing</w:t>
      </w:r>
      <w:r w:rsidR="00484FAC" w:rsidRPr="00DF5FAE">
        <w:rPr>
          <w:color w:val="auto"/>
        </w:rPr>
        <w:t xml:space="preserve"> elastase treatment</w:t>
      </w:r>
      <w:r w:rsidR="00697B85" w:rsidRPr="00DF5FAE">
        <w:rPr>
          <w:color w:val="auto"/>
        </w:rPr>
        <w:t xml:space="preserve"> (surgery/elastase)</w:t>
      </w:r>
      <w:r w:rsidR="00484FAC" w:rsidRPr="00DF5FAE">
        <w:rPr>
          <w:color w:val="auto"/>
        </w:rPr>
        <w:t xml:space="preserve"> </w:t>
      </w:r>
      <w:r w:rsidR="001A426C" w:rsidRPr="00DF5FAE">
        <w:rPr>
          <w:color w:val="auto"/>
        </w:rPr>
        <w:t xml:space="preserve">creates </w:t>
      </w:r>
      <w:r w:rsidR="00484FAC" w:rsidRPr="00DF5FAE">
        <w:rPr>
          <w:color w:val="auto"/>
        </w:rPr>
        <w:t xml:space="preserve">more robust and reproducible AAA in swine </w:t>
      </w:r>
      <w:r w:rsidR="00E17921" w:rsidRPr="00DF5FAE">
        <w:rPr>
          <w:color w:val="auto"/>
        </w:rPr>
        <w:t xml:space="preserve">at day 28 </w:t>
      </w:r>
      <w:r w:rsidR="00484FAC" w:rsidRPr="00DF5FAE">
        <w:rPr>
          <w:color w:val="auto"/>
        </w:rPr>
        <w:t xml:space="preserve">compared to those treated with </w:t>
      </w:r>
      <w:r w:rsidR="00E17921" w:rsidRPr="00DF5FAE">
        <w:rPr>
          <w:color w:val="auto"/>
        </w:rPr>
        <w:t xml:space="preserve">surgery and </w:t>
      </w:r>
      <w:r w:rsidR="00484FAC" w:rsidRPr="00DF5FAE">
        <w:rPr>
          <w:color w:val="auto"/>
        </w:rPr>
        <w:t>elastase alone</w:t>
      </w:r>
      <w:r w:rsidR="00D70A0D" w:rsidRPr="00DF5FAE">
        <w:rPr>
          <w:color w:val="auto"/>
        </w:rPr>
        <w:t xml:space="preserve"> </w:t>
      </w:r>
      <w:r w:rsidR="00E17921" w:rsidRPr="00DF5FAE">
        <w:rPr>
          <w:color w:val="auto"/>
        </w:rPr>
        <w:t>(</w:t>
      </w:r>
      <w:r w:rsidR="00697B85" w:rsidRPr="00DF5FAE">
        <w:rPr>
          <w:color w:val="auto"/>
        </w:rPr>
        <w:t xml:space="preserve">mean </w:t>
      </w:r>
      <w:r w:rsidR="00940A5F" w:rsidRPr="00DF5FAE">
        <w:rPr>
          <w:color w:val="auto"/>
        </w:rPr>
        <w:t>aortic dilation (%)</w:t>
      </w:r>
      <w:r w:rsidRPr="00DF5FAE">
        <w:rPr>
          <w:color w:val="auto"/>
        </w:rPr>
        <w:t xml:space="preserve"> ± standard deviation (%)</w:t>
      </w:r>
      <w:r w:rsidR="00940A5F" w:rsidRPr="00DF5FAE">
        <w:rPr>
          <w:color w:val="auto"/>
        </w:rPr>
        <w:t xml:space="preserve">: </w:t>
      </w:r>
      <w:r w:rsidR="00E17921" w:rsidRPr="00DF5FAE">
        <w:rPr>
          <w:color w:val="auto"/>
        </w:rPr>
        <w:t xml:space="preserve">113.5% ± 30.2% </w:t>
      </w:r>
      <w:r w:rsidR="00D70A0D" w:rsidRPr="00DF5FAE">
        <w:rPr>
          <w:color w:val="auto"/>
        </w:rPr>
        <w:t>(n</w:t>
      </w:r>
      <w:r w:rsidR="004D2FB9">
        <w:rPr>
          <w:color w:val="auto"/>
        </w:rPr>
        <w:t xml:space="preserve"> </w:t>
      </w:r>
      <w:r w:rsidR="00D70A0D" w:rsidRPr="00DF5FAE">
        <w:rPr>
          <w:color w:val="auto"/>
        </w:rPr>
        <w:t>=</w:t>
      </w:r>
      <w:r w:rsidR="004D2FB9">
        <w:rPr>
          <w:color w:val="auto"/>
        </w:rPr>
        <w:t xml:space="preserve"> </w:t>
      </w:r>
      <w:r w:rsidR="00D70A0D" w:rsidRPr="00DF5FAE">
        <w:rPr>
          <w:color w:val="auto"/>
        </w:rPr>
        <w:t xml:space="preserve">8) </w:t>
      </w:r>
      <w:r w:rsidR="00E17921" w:rsidRPr="00DF5FAE">
        <w:rPr>
          <w:color w:val="auto"/>
        </w:rPr>
        <w:t>v</w:t>
      </w:r>
      <w:r w:rsidR="004D2FB9">
        <w:rPr>
          <w:color w:val="auto"/>
        </w:rPr>
        <w:t>ersu</w:t>
      </w:r>
      <w:r w:rsidR="00E17921" w:rsidRPr="00DF5FAE">
        <w:rPr>
          <w:color w:val="auto"/>
        </w:rPr>
        <w:t>s 59.7% ± 29.2%</w:t>
      </w:r>
      <w:r w:rsidR="00D70A0D" w:rsidRPr="00DF5FAE">
        <w:rPr>
          <w:color w:val="auto"/>
        </w:rPr>
        <w:t xml:space="preserve"> (n</w:t>
      </w:r>
      <w:r w:rsidR="004D2FB9">
        <w:rPr>
          <w:color w:val="auto"/>
        </w:rPr>
        <w:t xml:space="preserve"> </w:t>
      </w:r>
      <w:r w:rsidR="00D70A0D" w:rsidRPr="00DF5FAE">
        <w:rPr>
          <w:color w:val="auto"/>
        </w:rPr>
        <w:t>=</w:t>
      </w:r>
      <w:r w:rsidR="004D2FB9">
        <w:rPr>
          <w:color w:val="auto"/>
        </w:rPr>
        <w:t xml:space="preserve"> </w:t>
      </w:r>
      <w:r w:rsidR="00D70A0D" w:rsidRPr="00DF5FAE">
        <w:rPr>
          <w:color w:val="auto"/>
        </w:rPr>
        <w:t>12)</w:t>
      </w:r>
      <w:r w:rsidR="00E17921" w:rsidRPr="00DF5FAE">
        <w:rPr>
          <w:color w:val="auto"/>
        </w:rPr>
        <w:t xml:space="preserve">; P &lt; .01) as shown in </w:t>
      </w:r>
      <w:r w:rsidR="00E17921" w:rsidRPr="004D2FB9">
        <w:rPr>
          <w:b/>
          <w:bCs/>
          <w:color w:val="auto"/>
        </w:rPr>
        <w:t>Figure 1</w:t>
      </w:r>
      <w:r w:rsidR="00484FAC" w:rsidRPr="00DF5FAE">
        <w:rPr>
          <w:color w:val="auto"/>
        </w:rPr>
        <w:t xml:space="preserve">. </w:t>
      </w:r>
      <w:r w:rsidR="00940A5F" w:rsidRPr="00DF5FAE">
        <w:rPr>
          <w:color w:val="auto"/>
        </w:rPr>
        <w:t xml:space="preserve">AAA grew progressively larger </w:t>
      </w:r>
      <w:r w:rsidR="00697B85" w:rsidRPr="00DF5FAE">
        <w:rPr>
          <w:color w:val="auto"/>
        </w:rPr>
        <w:t>as time progressed (mean aortic dilation (%)</w:t>
      </w:r>
      <w:r w:rsidR="004D2FB9">
        <w:rPr>
          <w:color w:val="auto"/>
        </w:rPr>
        <w:t xml:space="preserve"> </w:t>
      </w:r>
      <w:r w:rsidRPr="00DF5FAE">
        <w:rPr>
          <w:color w:val="auto"/>
        </w:rPr>
        <w:t xml:space="preserve">± standard deviation (%) </w:t>
      </w:r>
      <w:r w:rsidR="00697B85" w:rsidRPr="00DF5FAE">
        <w:rPr>
          <w:color w:val="auto"/>
        </w:rPr>
        <w:t>of 86.9% ± 47.4%</w:t>
      </w:r>
      <w:r w:rsidR="00D70A0D" w:rsidRPr="00DF5FAE">
        <w:rPr>
          <w:color w:val="auto"/>
        </w:rPr>
        <w:t xml:space="preserve"> (n</w:t>
      </w:r>
      <w:r w:rsidR="004D2FB9">
        <w:rPr>
          <w:color w:val="auto"/>
        </w:rPr>
        <w:t xml:space="preserve"> </w:t>
      </w:r>
      <w:r w:rsidR="00D70A0D" w:rsidRPr="00DF5FAE">
        <w:rPr>
          <w:color w:val="auto"/>
        </w:rPr>
        <w:t>=</w:t>
      </w:r>
      <w:r w:rsidR="004D2FB9">
        <w:rPr>
          <w:color w:val="auto"/>
        </w:rPr>
        <w:t xml:space="preserve"> </w:t>
      </w:r>
      <w:r w:rsidR="00D70A0D" w:rsidRPr="00DF5FAE">
        <w:rPr>
          <w:color w:val="auto"/>
        </w:rPr>
        <w:t>4)</w:t>
      </w:r>
      <w:r w:rsidR="00697B85" w:rsidRPr="00DF5FAE">
        <w:rPr>
          <w:color w:val="auto"/>
        </w:rPr>
        <w:t>, 105.4% ± 58.1%</w:t>
      </w:r>
      <w:r w:rsidR="00D70A0D" w:rsidRPr="00DF5FAE">
        <w:rPr>
          <w:color w:val="auto"/>
        </w:rPr>
        <w:t xml:space="preserve"> (n</w:t>
      </w:r>
      <w:r w:rsidR="004D2FB9">
        <w:rPr>
          <w:color w:val="auto"/>
        </w:rPr>
        <w:t xml:space="preserve"> </w:t>
      </w:r>
      <w:r w:rsidR="00D70A0D" w:rsidRPr="00DF5FAE">
        <w:rPr>
          <w:color w:val="auto"/>
        </w:rPr>
        <w:t>=</w:t>
      </w:r>
      <w:r w:rsidR="004D2FB9">
        <w:rPr>
          <w:color w:val="auto"/>
        </w:rPr>
        <w:t xml:space="preserve"> </w:t>
      </w:r>
      <w:r w:rsidR="00D70A0D" w:rsidRPr="00DF5FAE">
        <w:rPr>
          <w:color w:val="auto"/>
        </w:rPr>
        <w:t>5)</w:t>
      </w:r>
      <w:r w:rsidR="00697B85" w:rsidRPr="00DF5FAE">
        <w:rPr>
          <w:color w:val="auto"/>
        </w:rPr>
        <w:t>, and 113.5% ± 30.2%</w:t>
      </w:r>
      <w:r w:rsidR="00D70A0D" w:rsidRPr="00DF5FAE">
        <w:rPr>
          <w:color w:val="auto"/>
        </w:rPr>
        <w:t xml:space="preserve"> (n</w:t>
      </w:r>
      <w:r w:rsidR="004D2FB9">
        <w:rPr>
          <w:color w:val="auto"/>
        </w:rPr>
        <w:t xml:space="preserve"> </w:t>
      </w:r>
      <w:r w:rsidR="00D70A0D" w:rsidRPr="00DF5FAE">
        <w:rPr>
          <w:color w:val="auto"/>
        </w:rPr>
        <w:t>=</w:t>
      </w:r>
      <w:r w:rsidR="004D2FB9">
        <w:rPr>
          <w:color w:val="auto"/>
        </w:rPr>
        <w:t xml:space="preserve"> </w:t>
      </w:r>
      <w:r w:rsidR="00D70A0D" w:rsidRPr="00DF5FAE">
        <w:rPr>
          <w:color w:val="auto"/>
        </w:rPr>
        <w:t>8)</w:t>
      </w:r>
      <w:r w:rsidR="00697B85" w:rsidRPr="00DF5FAE">
        <w:rPr>
          <w:color w:val="auto"/>
        </w:rPr>
        <w:t xml:space="preserve"> at 7, 14, and 28 day harvest time points, respectively, </w:t>
      </w:r>
      <w:r w:rsidR="00697B85" w:rsidRPr="004D2FB9">
        <w:rPr>
          <w:b/>
          <w:bCs/>
          <w:color w:val="auto"/>
        </w:rPr>
        <w:t>Figure 1</w:t>
      </w:r>
      <w:r w:rsidR="00697B85" w:rsidRPr="00DF5FAE">
        <w:rPr>
          <w:color w:val="auto"/>
        </w:rPr>
        <w:t>).</w:t>
      </w:r>
      <w:r w:rsidR="008276C7">
        <w:rPr>
          <w:color w:val="auto"/>
        </w:rPr>
        <w:t xml:space="preserve"> </w:t>
      </w:r>
      <w:r w:rsidR="00E17921" w:rsidRPr="00DF5FAE">
        <w:rPr>
          <w:color w:val="auto"/>
        </w:rPr>
        <w:t>Evidence of chronic aneurysmal disease is evident in animals treated with BAPN and surgery/elastase, including intraluminal thrombus and atherosclerosis (</w:t>
      </w:r>
      <w:r w:rsidR="00E17921" w:rsidRPr="004D2FB9">
        <w:rPr>
          <w:b/>
          <w:bCs/>
          <w:color w:val="auto"/>
        </w:rPr>
        <w:t>Figure 2</w:t>
      </w:r>
      <w:r w:rsidR="00E17921" w:rsidRPr="00DF5FAE">
        <w:rPr>
          <w:color w:val="auto"/>
        </w:rPr>
        <w:t xml:space="preserve">). </w:t>
      </w:r>
      <w:r w:rsidR="00697B85" w:rsidRPr="00DF5FAE">
        <w:rPr>
          <w:color w:val="auto"/>
        </w:rPr>
        <w:t>Histologic evaluation demonstrated significantly increased elastin fragmentation and collagen alteration in BAPN</w:t>
      </w:r>
      <w:r w:rsidR="004D2FB9">
        <w:rPr>
          <w:color w:val="auto"/>
        </w:rPr>
        <w:t>-</w:t>
      </w:r>
      <w:r w:rsidR="00697B85" w:rsidRPr="00DF5FAE">
        <w:rPr>
          <w:color w:val="auto"/>
        </w:rPr>
        <w:t>treated swine AAA than surgery/elastase alone (</w:t>
      </w:r>
      <w:r w:rsidR="00697B85" w:rsidRPr="004D2FB9">
        <w:rPr>
          <w:b/>
          <w:bCs/>
          <w:color w:val="auto"/>
        </w:rPr>
        <w:t>Figure 3</w:t>
      </w:r>
      <w:r w:rsidR="00697B85" w:rsidRPr="00DF5FAE">
        <w:rPr>
          <w:color w:val="auto"/>
        </w:rPr>
        <w:t xml:space="preserve"> and</w:t>
      </w:r>
      <w:r w:rsidR="004D2FB9">
        <w:rPr>
          <w:color w:val="auto"/>
        </w:rPr>
        <w:t xml:space="preserve"> </w:t>
      </w:r>
      <w:r w:rsidR="004D2FB9" w:rsidRPr="004D2FB9">
        <w:rPr>
          <w:b/>
          <w:bCs/>
          <w:color w:val="auto"/>
        </w:rPr>
        <w:t>Figure</w:t>
      </w:r>
      <w:r w:rsidR="00697B85" w:rsidRPr="004D2FB9">
        <w:rPr>
          <w:b/>
          <w:bCs/>
          <w:color w:val="auto"/>
        </w:rPr>
        <w:t xml:space="preserve"> 4</w:t>
      </w:r>
      <w:r w:rsidR="00697B85" w:rsidRPr="00DF5FAE">
        <w:rPr>
          <w:color w:val="auto"/>
        </w:rPr>
        <w:t>, respectively).</w:t>
      </w:r>
    </w:p>
    <w:p w14:paraId="7F5815FC" w14:textId="3133E33C" w:rsidR="004A71E4" w:rsidRPr="00DF5FAE" w:rsidRDefault="004A71E4" w:rsidP="00DF5FAE">
      <w:pPr>
        <w:rPr>
          <w:color w:val="808080" w:themeColor="background1" w:themeShade="80"/>
        </w:rPr>
      </w:pPr>
    </w:p>
    <w:p w14:paraId="3C9083F6" w14:textId="0B6BC6D3" w:rsidR="00B32616" w:rsidRDefault="00B32616" w:rsidP="00DF5FAE">
      <w:pPr>
        <w:rPr>
          <w:color w:val="808080"/>
        </w:rPr>
      </w:pPr>
      <w:r w:rsidRPr="00DF5FAE">
        <w:rPr>
          <w:b/>
        </w:rPr>
        <w:t xml:space="preserve">FIGURE </w:t>
      </w:r>
      <w:r w:rsidR="0013621E" w:rsidRPr="00DF5FAE">
        <w:rPr>
          <w:b/>
        </w:rPr>
        <w:t xml:space="preserve">AND TABLE </w:t>
      </w:r>
      <w:r w:rsidRPr="00DF5FAE">
        <w:rPr>
          <w:b/>
        </w:rPr>
        <w:t>LEGENDS:</w:t>
      </w:r>
      <w:r w:rsidRPr="00DF5FAE">
        <w:rPr>
          <w:color w:val="808080"/>
        </w:rPr>
        <w:t xml:space="preserve"> </w:t>
      </w:r>
    </w:p>
    <w:p w14:paraId="40B73F0B" w14:textId="77777777" w:rsidR="004D2FB9" w:rsidRPr="00DF5FAE" w:rsidRDefault="004D2FB9" w:rsidP="00DF5FAE">
      <w:pPr>
        <w:rPr>
          <w:bCs/>
          <w:color w:val="808080"/>
        </w:rPr>
      </w:pPr>
    </w:p>
    <w:p w14:paraId="02E5F00B" w14:textId="4CFD80A1" w:rsidR="00E17921" w:rsidRPr="00DF5FAE" w:rsidRDefault="00E17921" w:rsidP="00DF5FAE">
      <w:pPr>
        <w:rPr>
          <w:color w:val="auto"/>
        </w:rPr>
      </w:pPr>
      <w:r w:rsidRPr="00DF5FAE">
        <w:rPr>
          <w:b/>
          <w:color w:val="auto"/>
        </w:rPr>
        <w:t>Figure 1</w:t>
      </w:r>
      <w:r w:rsidR="004D2FB9">
        <w:rPr>
          <w:b/>
          <w:color w:val="auto"/>
        </w:rPr>
        <w:t>:</w:t>
      </w:r>
      <w:r w:rsidRPr="004D2FB9">
        <w:rPr>
          <w:b/>
          <w:bCs/>
          <w:color w:val="auto"/>
        </w:rPr>
        <w:t xml:space="preserve"> β-Aminopropionitrile (BAPN) treatment increases swine abdominal aortic aneurysm (AAA) size</w:t>
      </w:r>
      <w:r w:rsidRPr="00DF5FAE">
        <w:rPr>
          <w:color w:val="auto"/>
        </w:rPr>
        <w:t xml:space="preserve">. </w:t>
      </w:r>
      <w:r w:rsidRPr="00DF5FAE">
        <w:rPr>
          <w:b/>
          <w:color w:val="auto"/>
        </w:rPr>
        <w:t xml:space="preserve">(A) </w:t>
      </w:r>
      <w:r w:rsidRPr="00DF5FAE">
        <w:rPr>
          <w:color w:val="auto"/>
        </w:rPr>
        <w:t>BAPN + surgery/elastase swine had significantly higher mean aortic dilation compared with non-BAPN-treated (surgery/elastase alone) swine at 28 days (113.5% ± 30.2% vs</w:t>
      </w:r>
      <w:r w:rsidR="004D2FB9">
        <w:rPr>
          <w:color w:val="auto"/>
        </w:rPr>
        <w:t>.</w:t>
      </w:r>
      <w:r w:rsidR="008276C7">
        <w:rPr>
          <w:color w:val="auto"/>
        </w:rPr>
        <w:t xml:space="preserve"> </w:t>
      </w:r>
      <w:r w:rsidRPr="00DF5FAE">
        <w:rPr>
          <w:color w:val="auto"/>
        </w:rPr>
        <w:t xml:space="preserve">59.7% ± 29.2%; P &lt; .01). </w:t>
      </w:r>
      <w:r w:rsidRPr="00DF5FAE">
        <w:rPr>
          <w:b/>
          <w:color w:val="auto"/>
        </w:rPr>
        <w:t>(B)</w:t>
      </w:r>
      <w:r w:rsidRPr="00DF5FAE">
        <w:rPr>
          <w:color w:val="auto"/>
        </w:rPr>
        <w:t xml:space="preserve"> BAPN-treated swine showed mean aortic dilation of 86.9% ± 47.4%, 105.4% ± 58.1%, and 113.5% ± 30.2% at 7, 14, and 28</w:t>
      </w:r>
      <w:r w:rsidR="00BC36D6">
        <w:rPr>
          <w:color w:val="auto"/>
        </w:rPr>
        <w:t>-</w:t>
      </w:r>
      <w:r w:rsidRPr="00DF5FAE">
        <w:rPr>
          <w:color w:val="auto"/>
        </w:rPr>
        <w:t xml:space="preserve">day harvest time points, respectively. This figure was published by Cullen </w:t>
      </w:r>
      <w:r w:rsidR="0025254F" w:rsidRPr="0025254F">
        <w:rPr>
          <w:color w:val="auto"/>
        </w:rPr>
        <w:t>et al</w:t>
      </w:r>
      <w:r w:rsidRPr="00DF5FAE">
        <w:rPr>
          <w:color w:val="auto"/>
        </w:rPr>
        <w:t>.</w:t>
      </w:r>
      <w:r w:rsidRPr="00DF5FAE">
        <w:rPr>
          <w:color w:val="auto"/>
        </w:rPr>
        <w:fldChar w:fldCharType="begin"/>
      </w:r>
      <w:r w:rsidR="00285E88" w:rsidRPr="00DF5FAE">
        <w:rPr>
          <w:color w:val="auto"/>
        </w:rPr>
        <w:instrText xml:space="preserve"> ADDIN EN.CITE &lt;EndNote&gt;&lt;Cite&gt;&lt;Author&gt;Cullen&lt;/Author&gt;&lt;Year&gt;2018&lt;/Year&gt;&lt;RecNum&gt;2&lt;/RecNum&gt;&lt;DisplayText&gt;&lt;style face="superscript"&gt;15&lt;/style&gt;&lt;/DisplayText&gt;&lt;record&gt;&lt;rec-number&gt;2&lt;/rec-number&gt;&lt;foreign-keys&gt;&lt;key app="EN" db-id="ftddpxfxlffraneavt45tsww2922sawzaw22" timestamp="1554387642"&gt;2&lt;/key&gt;&lt;/foreign-keys&gt;&lt;ref-type name="Journal Article"&gt;17&lt;/ref-type&gt;&lt;contributors&gt;&lt;authors&gt;&lt;author&gt;Cullen, J. M.&lt;/author&gt;&lt;author&gt;Lu, G.&lt;/author&gt;&lt;author&gt;Shannon, A. H.&lt;/author&gt;&lt;author&gt;Su, G.&lt;/author&gt;&lt;author&gt;Sharma, A.&lt;/author&gt;&lt;author&gt;Salmon, M.&lt;/author&gt;&lt;author&gt;Fashandi, A. Z.&lt;/author&gt;&lt;author&gt;Spinosa, M. D.&lt;/author&gt;&lt;author&gt;Montgomery, W. G.&lt;/author&gt;&lt;author&gt;Johnston, W. F.&lt;/author&gt;&lt;author&gt;Ailawadi, G.&lt;/author&gt;&lt;author&gt;Upchurch, G. R., Jr.&lt;/author&gt;&lt;/authors&gt;&lt;/contributors&gt;&lt;auth-address&gt;Department of Surgery, University of Virginia, Charlottesville, Va.&amp;#xD;Department of Surgery, University of Florida, Gainesville, Fla.&amp;#xD;Department of Surgery, Ochsner Health System, New Orleans, La.&amp;#xD;Division of Thoracic and Cardiovascular Surgery, University of Virginia, Charlottesville, Va.&amp;#xD;Department of Surgery, University of Florida, Gainesville, Fla. Electronic address: gib.upchurch@surgery.ufl.edu.&lt;/auth-address&gt;&lt;titles&gt;&lt;title&gt;A novel swine model of abdominal aortic aneurysm&lt;/title&gt;&lt;secondary-title&gt;J Vasc Surg&lt;/secondary-title&gt;&lt;/titles&gt;&lt;periodical&gt;&lt;full-title&gt;J Vasc Surg&lt;/full-title&gt;&lt;/periodical&gt;&lt;edition&gt;2018/12/29&lt;/edition&gt;&lt;keywords&gt;&lt;keyword&gt;Aortic aneurysm&lt;/keyword&gt;&lt;keyword&gt;Cardiovascular diseases&lt;/keyword&gt;&lt;keyword&gt;Cytokines&lt;/keyword&gt;&lt;keyword&gt;Immunohistochemistry&lt;/keyword&gt;&lt;keyword&gt;Inflammation&lt;/keyword&gt;&lt;keyword&gt;Macrophages&lt;/keyword&gt;&lt;/keywords&gt;&lt;dates&gt;&lt;year&gt;2018&lt;/year&gt;&lt;pub-dates&gt;&lt;date&gt;Dec 24&lt;/date&gt;&lt;/pub-dates&gt;&lt;/dates&gt;&lt;isbn&gt;1097-6809 (Electronic)&amp;#xD;0741-5214 (Linking)&lt;/isbn&gt;&lt;accession-num&gt;30591288&lt;/accession-num&gt;&lt;urls&gt;&lt;related-urls&gt;&lt;url&gt;https://www.ncbi.nlm.nih.gov/pubmed/30591288&lt;/url&gt;&lt;/related-urls&gt;&lt;/urls&gt;&lt;electronic-resource-num&gt;10.1016/j.jvs.2018.09.057&lt;/electronic-resource-num&gt;&lt;/record&gt;&lt;/Cite&gt;&lt;/EndNote&gt;</w:instrText>
      </w:r>
      <w:r w:rsidRPr="00DF5FAE">
        <w:rPr>
          <w:color w:val="auto"/>
        </w:rPr>
        <w:fldChar w:fldCharType="separate"/>
      </w:r>
      <w:r w:rsidRPr="00DF5FAE">
        <w:rPr>
          <w:noProof/>
          <w:color w:val="auto"/>
          <w:vertAlign w:val="superscript"/>
        </w:rPr>
        <w:t>15</w:t>
      </w:r>
      <w:r w:rsidRPr="00DF5FAE">
        <w:rPr>
          <w:color w:val="auto"/>
        </w:rPr>
        <w:fldChar w:fldCharType="end"/>
      </w:r>
      <w:r w:rsidR="00BC36D6">
        <w:rPr>
          <w:color w:val="auto"/>
        </w:rPr>
        <w:t xml:space="preserve"> and reproduced here with permission.</w:t>
      </w:r>
    </w:p>
    <w:p w14:paraId="33CF5726" w14:textId="77777777" w:rsidR="00E17921" w:rsidRPr="00DF5FAE" w:rsidRDefault="00E17921" w:rsidP="00DF5FAE">
      <w:pPr>
        <w:rPr>
          <w:b/>
          <w:bCs/>
          <w:color w:val="auto"/>
        </w:rPr>
      </w:pPr>
    </w:p>
    <w:p w14:paraId="76782C65" w14:textId="65B12B51" w:rsidR="00B716F2" w:rsidRPr="00DF5FAE" w:rsidRDefault="00B716F2" w:rsidP="00DF5FAE">
      <w:pPr>
        <w:rPr>
          <w:color w:val="auto"/>
        </w:rPr>
      </w:pPr>
      <w:r w:rsidRPr="00DF5FAE">
        <w:rPr>
          <w:b/>
          <w:bCs/>
          <w:color w:val="auto"/>
        </w:rPr>
        <w:t xml:space="preserve">Figure </w:t>
      </w:r>
      <w:r w:rsidR="00E17921" w:rsidRPr="00DF5FAE">
        <w:rPr>
          <w:b/>
          <w:bCs/>
          <w:color w:val="auto"/>
        </w:rPr>
        <w:t>2</w:t>
      </w:r>
      <w:r w:rsidR="00BC36D6">
        <w:rPr>
          <w:b/>
          <w:bCs/>
          <w:color w:val="auto"/>
        </w:rPr>
        <w:t>:</w:t>
      </w:r>
      <w:r w:rsidRPr="00DF5FAE">
        <w:rPr>
          <w:b/>
          <w:bCs/>
          <w:color w:val="auto"/>
        </w:rPr>
        <w:t xml:space="preserve"> </w:t>
      </w:r>
      <w:r w:rsidRPr="00BC36D6">
        <w:rPr>
          <w:b/>
          <w:bCs/>
          <w:color w:val="auto"/>
        </w:rPr>
        <w:t>Sample photographs of porcine abdominal aortic aneurysms (AAA)</w:t>
      </w:r>
      <w:r w:rsidR="00BC36D6">
        <w:rPr>
          <w:color w:val="auto"/>
        </w:rPr>
        <w:t>.</w:t>
      </w:r>
      <w:r w:rsidR="00E17921" w:rsidRPr="00DF5FAE">
        <w:rPr>
          <w:color w:val="auto"/>
        </w:rPr>
        <w:t xml:space="preserve"> </w:t>
      </w:r>
      <w:r w:rsidRPr="00DF5FAE">
        <w:rPr>
          <w:b/>
          <w:color w:val="auto"/>
        </w:rPr>
        <w:t>(A)</w:t>
      </w:r>
      <w:r w:rsidRPr="00DF5FAE">
        <w:rPr>
          <w:color w:val="auto"/>
        </w:rPr>
        <w:t xml:space="preserve"> Control abdominal aorta</w:t>
      </w:r>
      <w:r w:rsidR="00E17921" w:rsidRPr="00DF5FAE">
        <w:rPr>
          <w:color w:val="auto"/>
        </w:rPr>
        <w:t xml:space="preserve"> (no treatment with BAPN or elastase)</w:t>
      </w:r>
      <w:r w:rsidR="00BC36D6">
        <w:rPr>
          <w:color w:val="auto"/>
        </w:rPr>
        <w:t>.</w:t>
      </w:r>
      <w:r w:rsidRPr="00DF5FAE">
        <w:rPr>
          <w:color w:val="auto"/>
        </w:rPr>
        <w:t xml:space="preserve"> </w:t>
      </w:r>
      <w:r w:rsidRPr="00DF5FAE">
        <w:rPr>
          <w:b/>
          <w:color w:val="auto"/>
        </w:rPr>
        <w:t>(B)</w:t>
      </w:r>
      <w:r w:rsidRPr="00DF5FAE">
        <w:rPr>
          <w:color w:val="auto"/>
        </w:rPr>
        <w:t xml:space="preserve"> Infrarenal AAA formed on post-operative day (POD) 28 after treatment with </w:t>
      </w:r>
      <w:r w:rsidR="00E17921" w:rsidRPr="00DF5FAE">
        <w:rPr>
          <w:color w:val="auto"/>
        </w:rPr>
        <w:t>surgery/elastase, and BAPN</w:t>
      </w:r>
      <w:r w:rsidRPr="00DF5FAE">
        <w:rPr>
          <w:color w:val="auto"/>
        </w:rPr>
        <w:t xml:space="preserve"> </w:t>
      </w:r>
      <w:r w:rsidRPr="00DF5FAE">
        <w:rPr>
          <w:b/>
          <w:color w:val="auto"/>
        </w:rPr>
        <w:t xml:space="preserve">(C) </w:t>
      </w:r>
      <w:r w:rsidRPr="00DF5FAE">
        <w:rPr>
          <w:color w:val="auto"/>
        </w:rPr>
        <w:t>Intraluminal thrombus in AAA on POD 28</w:t>
      </w:r>
      <w:r w:rsidR="00E17921" w:rsidRPr="00DF5FAE">
        <w:rPr>
          <w:color w:val="auto"/>
        </w:rPr>
        <w:t xml:space="preserve"> in surgery/elastase and BAPN treated animals</w:t>
      </w:r>
      <w:r w:rsidRPr="00DF5FAE">
        <w:rPr>
          <w:color w:val="auto"/>
        </w:rPr>
        <w:t xml:space="preserve"> </w:t>
      </w:r>
      <w:r w:rsidRPr="00DF5FAE">
        <w:rPr>
          <w:b/>
          <w:color w:val="auto"/>
        </w:rPr>
        <w:t>(D)</w:t>
      </w:r>
      <w:r w:rsidRPr="00DF5FAE">
        <w:rPr>
          <w:color w:val="auto"/>
        </w:rPr>
        <w:t xml:space="preserve"> Atherosclerosis in infrarenal AAA on POD 28</w:t>
      </w:r>
      <w:r w:rsidR="00E17921" w:rsidRPr="00DF5FAE">
        <w:rPr>
          <w:color w:val="auto"/>
        </w:rPr>
        <w:t xml:space="preserve"> in surgery/elastase and BAPN treated animals</w:t>
      </w:r>
    </w:p>
    <w:p w14:paraId="49EC9ADB" w14:textId="77777777" w:rsidR="00B716F2" w:rsidRPr="00DF5FAE" w:rsidRDefault="00B716F2" w:rsidP="00DF5FAE">
      <w:pPr>
        <w:rPr>
          <w:color w:val="auto"/>
        </w:rPr>
      </w:pPr>
    </w:p>
    <w:p w14:paraId="796E9004" w14:textId="427517C0" w:rsidR="00A60556" w:rsidRPr="00DF5FAE" w:rsidRDefault="00595B4E" w:rsidP="00DF5FAE">
      <w:pPr>
        <w:rPr>
          <w:color w:val="auto"/>
        </w:rPr>
      </w:pPr>
      <w:r w:rsidRPr="00DF5FAE">
        <w:rPr>
          <w:b/>
          <w:color w:val="auto"/>
        </w:rPr>
        <w:t>Figure 3</w:t>
      </w:r>
      <w:r w:rsidR="00BC36D6">
        <w:rPr>
          <w:b/>
          <w:color w:val="auto"/>
        </w:rPr>
        <w:t>:</w:t>
      </w:r>
      <w:r w:rsidRPr="00DF5FAE">
        <w:rPr>
          <w:color w:val="auto"/>
        </w:rPr>
        <w:t xml:space="preserve"> </w:t>
      </w:r>
      <w:r w:rsidRPr="00BC36D6">
        <w:rPr>
          <w:b/>
          <w:bCs/>
          <w:color w:val="auto"/>
        </w:rPr>
        <w:t xml:space="preserve">Elastin fragmentation is increased in </w:t>
      </w:r>
      <w:r w:rsidR="00AB7388" w:rsidRPr="00BC36D6">
        <w:rPr>
          <w:b/>
          <w:bCs/>
          <w:color w:val="auto"/>
        </w:rPr>
        <w:t>β</w:t>
      </w:r>
      <w:r w:rsidRPr="00BC36D6">
        <w:rPr>
          <w:b/>
          <w:bCs/>
          <w:color w:val="auto"/>
        </w:rPr>
        <w:t>-aminopropionitrile (BAPN)-treated swine abdominal aortic aneurysm (AAA)</w:t>
      </w:r>
      <w:r w:rsidRPr="00DF5FAE">
        <w:rPr>
          <w:color w:val="auto"/>
        </w:rPr>
        <w:t xml:space="preserve">. van Gieson staining in infrarenal aorta and suprarenal aorta at 7 days </w:t>
      </w:r>
      <w:r w:rsidRPr="00DF5FAE">
        <w:rPr>
          <w:b/>
          <w:color w:val="auto"/>
        </w:rPr>
        <w:t>(A)</w:t>
      </w:r>
      <w:r w:rsidRPr="00DF5FAE">
        <w:rPr>
          <w:color w:val="auto"/>
        </w:rPr>
        <w:t xml:space="preserve">, 14 days </w:t>
      </w:r>
      <w:r w:rsidRPr="00DF5FAE">
        <w:rPr>
          <w:b/>
          <w:color w:val="auto"/>
        </w:rPr>
        <w:t>(B)</w:t>
      </w:r>
      <w:r w:rsidRPr="00DF5FAE">
        <w:rPr>
          <w:color w:val="auto"/>
        </w:rPr>
        <w:t xml:space="preserve">, and 28 days </w:t>
      </w:r>
      <w:r w:rsidRPr="00DF5FAE">
        <w:rPr>
          <w:b/>
          <w:color w:val="auto"/>
        </w:rPr>
        <w:t>(C)</w:t>
      </w:r>
      <w:r w:rsidRPr="00DF5FAE">
        <w:rPr>
          <w:color w:val="auto"/>
        </w:rPr>
        <w:t>. Far right, Elastin (black) fragmentation as measured by independent reviewers of infrarenal aorta v</w:t>
      </w:r>
      <w:r w:rsidR="00BC36D6">
        <w:rPr>
          <w:color w:val="auto"/>
        </w:rPr>
        <w:t>ersus</w:t>
      </w:r>
      <w:r w:rsidRPr="00DF5FAE">
        <w:rPr>
          <w:color w:val="auto"/>
        </w:rPr>
        <w:t xml:space="preserve"> suprarenalaorta at 7, 14, and 28 days. Scale bar</w:t>
      </w:r>
      <w:r w:rsidR="00BC36D6">
        <w:rPr>
          <w:color w:val="auto"/>
        </w:rPr>
        <w:t xml:space="preserve"> represents</w:t>
      </w:r>
      <w:r w:rsidRPr="00DF5FAE">
        <w:rPr>
          <w:color w:val="auto"/>
        </w:rPr>
        <w:t xml:space="preserve"> 500 </w:t>
      </w:r>
      <w:r w:rsidR="00EA3C68" w:rsidRPr="00DF5FAE">
        <w:rPr>
          <w:color w:val="auto"/>
        </w:rPr>
        <w:t>µ</w:t>
      </w:r>
      <w:r w:rsidRPr="00DF5FAE">
        <w:rPr>
          <w:color w:val="auto"/>
        </w:rPr>
        <w:t xml:space="preserve">m; 4x lens objective. *P &lt; </w:t>
      </w:r>
      <w:r w:rsidR="00BC36D6">
        <w:rPr>
          <w:color w:val="auto"/>
        </w:rPr>
        <w:t>0</w:t>
      </w:r>
      <w:r w:rsidRPr="00DF5FAE">
        <w:rPr>
          <w:color w:val="auto"/>
        </w:rPr>
        <w:t>.05.</w:t>
      </w:r>
      <w:r w:rsidR="00B716F2" w:rsidRPr="00DF5FAE">
        <w:rPr>
          <w:color w:val="auto"/>
        </w:rPr>
        <w:t xml:space="preserve"> </w:t>
      </w:r>
      <w:r w:rsidR="00A60556" w:rsidRPr="00DF5FAE">
        <w:rPr>
          <w:color w:val="auto"/>
        </w:rPr>
        <w:t xml:space="preserve">This figure was published by Cullen </w:t>
      </w:r>
      <w:r w:rsidR="0025254F" w:rsidRPr="0025254F">
        <w:rPr>
          <w:color w:val="auto"/>
        </w:rPr>
        <w:t>et al</w:t>
      </w:r>
      <w:r w:rsidR="00A60556" w:rsidRPr="00DF5FAE">
        <w:rPr>
          <w:color w:val="auto"/>
        </w:rPr>
        <w:t>.</w:t>
      </w:r>
      <w:r w:rsidR="00A60556" w:rsidRPr="00DF5FAE">
        <w:rPr>
          <w:color w:val="auto"/>
        </w:rPr>
        <w:fldChar w:fldCharType="begin"/>
      </w:r>
      <w:r w:rsidR="00285E88" w:rsidRPr="00DF5FAE">
        <w:rPr>
          <w:color w:val="auto"/>
        </w:rPr>
        <w:instrText xml:space="preserve"> ADDIN EN.CITE &lt;EndNote&gt;&lt;Cite&gt;&lt;Author&gt;Cullen&lt;/Author&gt;&lt;Year&gt;2018&lt;/Year&gt;&lt;RecNum&gt;2&lt;/RecNum&gt;&lt;DisplayText&gt;&lt;style face="superscript"&gt;15&lt;/style&gt;&lt;/DisplayText&gt;&lt;record&gt;&lt;rec-number&gt;2&lt;/rec-number&gt;&lt;foreign-keys&gt;&lt;key app="EN" db-id="ftddpxfxlffraneavt45tsww2922sawzaw22" timestamp="1554387642"&gt;2&lt;/key&gt;&lt;/foreign-keys&gt;&lt;ref-type name="Journal Article"&gt;17&lt;/ref-type&gt;&lt;contributors&gt;&lt;authors&gt;&lt;author&gt;Cullen, J. M.&lt;/author&gt;&lt;author&gt;Lu, G.&lt;/author&gt;&lt;author&gt;Shannon, A. H.&lt;/author&gt;&lt;author&gt;Su, G.&lt;/author&gt;&lt;author&gt;Sharma, A.&lt;/author&gt;&lt;author&gt;Salmon, M.&lt;/author&gt;&lt;author&gt;Fashandi, A. Z.&lt;/author&gt;&lt;author&gt;Spinosa, M. D.&lt;/author&gt;&lt;author&gt;Montgomery, W. G.&lt;/author&gt;&lt;author&gt;Johnston, W. F.&lt;/author&gt;&lt;author&gt;Ailawadi, G.&lt;/author&gt;&lt;author&gt;Upchurch, G. R., Jr.&lt;/author&gt;&lt;/authors&gt;&lt;/contributors&gt;&lt;auth-address&gt;Department of Surgery, University of Virginia, Charlottesville, Va.&amp;#xD;Department of Surgery, University of Florida, Gainesville, Fla.&amp;#xD;Department of Surgery, Ochsner Health System, New Orleans, La.&amp;#xD;Division of Thoracic and Cardiovascular Surgery, University of Virginia, Charlottesville, Va.&amp;#xD;Department of Surgery, University of Florida, Gainesville, Fla. Electronic address: gib.upchurch@surgery.ufl.edu.&lt;/auth-address&gt;&lt;titles&gt;&lt;title&gt;A novel swine model of abdominal aortic aneurysm&lt;/title&gt;&lt;secondary-title&gt;J Vasc Surg&lt;/secondary-title&gt;&lt;/titles&gt;&lt;periodical&gt;&lt;full-title&gt;J Vasc Surg&lt;/full-title&gt;&lt;/periodical&gt;&lt;edition&gt;2018/12/29&lt;/edition&gt;&lt;keywords&gt;&lt;keyword&gt;Aortic aneurysm&lt;/keyword&gt;&lt;keyword&gt;Cardiovascular diseases&lt;/keyword&gt;&lt;keyword&gt;Cytokines&lt;/keyword&gt;&lt;keyword&gt;Immunohistochemistry&lt;/keyword&gt;&lt;keyword&gt;Inflammation&lt;/keyword&gt;&lt;keyword&gt;Macrophages&lt;/keyword&gt;&lt;/keywords&gt;&lt;dates&gt;&lt;year&gt;2018&lt;/year&gt;&lt;pub-dates&gt;&lt;date&gt;Dec 24&lt;/date&gt;&lt;/pub-dates&gt;&lt;/dates&gt;&lt;isbn&gt;1097-6809 (Electronic)&amp;#xD;0741-5214 (Linking)&lt;/isbn&gt;&lt;accession-num&gt;30591288&lt;/accession-num&gt;&lt;urls&gt;&lt;related-urls&gt;&lt;url&gt;https://www.ncbi.nlm.nih.gov/pubmed/30591288&lt;/url&gt;&lt;/related-urls&gt;&lt;/urls&gt;&lt;electronic-resource-num&gt;10.1016/j.jvs.2018.09.057&lt;/electronic-resource-num&gt;&lt;/record&gt;&lt;/Cite&gt;&lt;/EndNote&gt;</w:instrText>
      </w:r>
      <w:r w:rsidR="00A60556" w:rsidRPr="00DF5FAE">
        <w:rPr>
          <w:color w:val="auto"/>
        </w:rPr>
        <w:fldChar w:fldCharType="separate"/>
      </w:r>
      <w:r w:rsidR="00A60556" w:rsidRPr="00DF5FAE">
        <w:rPr>
          <w:noProof/>
          <w:color w:val="auto"/>
          <w:vertAlign w:val="superscript"/>
        </w:rPr>
        <w:t>15</w:t>
      </w:r>
      <w:r w:rsidR="00A60556" w:rsidRPr="00DF5FAE">
        <w:rPr>
          <w:color w:val="auto"/>
        </w:rPr>
        <w:fldChar w:fldCharType="end"/>
      </w:r>
      <w:r w:rsidR="00BC36D6">
        <w:rPr>
          <w:color w:val="auto"/>
        </w:rPr>
        <w:t xml:space="preserve"> and reproduced here with permission.</w:t>
      </w:r>
    </w:p>
    <w:p w14:paraId="51683839" w14:textId="77777777" w:rsidR="00595B4E" w:rsidRPr="00DF5FAE" w:rsidRDefault="00595B4E" w:rsidP="00DF5FAE">
      <w:pPr>
        <w:widowControl/>
        <w:rPr>
          <w:color w:val="auto"/>
        </w:rPr>
      </w:pPr>
    </w:p>
    <w:p w14:paraId="2EFE5121" w14:textId="6D48213C" w:rsidR="00BC36D6" w:rsidRPr="00DF5FAE" w:rsidRDefault="00595B4E" w:rsidP="00BC36D6">
      <w:pPr>
        <w:rPr>
          <w:color w:val="auto"/>
        </w:rPr>
      </w:pPr>
      <w:r w:rsidRPr="00DF5FAE">
        <w:rPr>
          <w:b/>
          <w:color w:val="auto"/>
        </w:rPr>
        <w:t>Figure 4</w:t>
      </w:r>
      <w:r w:rsidR="00BC36D6" w:rsidRPr="00BC36D6">
        <w:rPr>
          <w:b/>
          <w:color w:val="auto"/>
        </w:rPr>
        <w:t>:</w:t>
      </w:r>
      <w:r w:rsidRPr="00BC36D6">
        <w:rPr>
          <w:b/>
          <w:color w:val="auto"/>
        </w:rPr>
        <w:t xml:space="preserve"> Collagen is altered in </w:t>
      </w:r>
      <w:r w:rsidR="00AB7388" w:rsidRPr="00BC36D6">
        <w:rPr>
          <w:b/>
          <w:color w:val="auto"/>
        </w:rPr>
        <w:t>β</w:t>
      </w:r>
      <w:r w:rsidRPr="00BC36D6">
        <w:rPr>
          <w:b/>
          <w:color w:val="auto"/>
        </w:rPr>
        <w:t>-aminopropionitrile (BAPN)-treated swine abdominal aortic aneurysm (AAA)</w:t>
      </w:r>
      <w:r w:rsidRPr="00DF5FAE">
        <w:rPr>
          <w:color w:val="auto"/>
        </w:rPr>
        <w:t xml:space="preserve">. Masson trichrome and van Gieson staining in infrarenal aorta and suprarenal aorta at 7 days </w:t>
      </w:r>
      <w:r w:rsidRPr="00DF5FAE">
        <w:rPr>
          <w:b/>
          <w:color w:val="auto"/>
        </w:rPr>
        <w:t>(A)</w:t>
      </w:r>
      <w:r w:rsidRPr="00DF5FAE">
        <w:rPr>
          <w:color w:val="auto"/>
        </w:rPr>
        <w:t xml:space="preserve">, 14 days </w:t>
      </w:r>
      <w:r w:rsidRPr="00DF5FAE">
        <w:rPr>
          <w:b/>
          <w:color w:val="auto"/>
        </w:rPr>
        <w:t>(B),</w:t>
      </w:r>
      <w:r w:rsidRPr="00DF5FAE">
        <w:rPr>
          <w:color w:val="auto"/>
        </w:rPr>
        <w:t xml:space="preserve"> and 28 days </w:t>
      </w:r>
      <w:r w:rsidRPr="00DF5FAE">
        <w:rPr>
          <w:b/>
          <w:color w:val="auto"/>
        </w:rPr>
        <w:t>(C).</w:t>
      </w:r>
      <w:r w:rsidRPr="00DF5FAE">
        <w:rPr>
          <w:color w:val="auto"/>
        </w:rPr>
        <w:t xml:space="preserve"> Far right, Collagen (blue) content within the wall of infrarenal v</w:t>
      </w:r>
      <w:r w:rsidR="00BC36D6">
        <w:rPr>
          <w:color w:val="auto"/>
        </w:rPr>
        <w:t>ersu</w:t>
      </w:r>
      <w:r w:rsidRPr="00DF5FAE">
        <w:rPr>
          <w:color w:val="auto"/>
        </w:rPr>
        <w:t>s suprarenal aorta as measured by densitometry units at 7, 14, and 28 days. Scale bar</w:t>
      </w:r>
      <w:r w:rsidR="00BC36D6">
        <w:rPr>
          <w:color w:val="auto"/>
        </w:rPr>
        <w:t xml:space="preserve"> represents </w:t>
      </w:r>
      <w:r w:rsidRPr="00DF5FAE">
        <w:rPr>
          <w:color w:val="auto"/>
        </w:rPr>
        <w:t>250 mm; 4x lens objective.</w:t>
      </w:r>
      <w:r w:rsidR="00A60556" w:rsidRPr="00DF5FAE">
        <w:rPr>
          <w:color w:val="auto"/>
        </w:rPr>
        <w:t xml:space="preserve"> This figure was published by Cullen </w:t>
      </w:r>
      <w:r w:rsidR="0025254F" w:rsidRPr="0025254F">
        <w:rPr>
          <w:color w:val="auto"/>
        </w:rPr>
        <w:t>et al</w:t>
      </w:r>
      <w:r w:rsidR="00A60556" w:rsidRPr="00DF5FAE">
        <w:rPr>
          <w:color w:val="auto"/>
        </w:rPr>
        <w:t>.</w:t>
      </w:r>
      <w:r w:rsidR="00A60556" w:rsidRPr="00DF5FAE">
        <w:rPr>
          <w:color w:val="auto"/>
        </w:rPr>
        <w:fldChar w:fldCharType="begin"/>
      </w:r>
      <w:r w:rsidR="00285E88" w:rsidRPr="00DF5FAE">
        <w:rPr>
          <w:color w:val="auto"/>
        </w:rPr>
        <w:instrText xml:space="preserve"> ADDIN EN.CITE &lt;EndNote&gt;&lt;Cite&gt;&lt;Author&gt;Cullen&lt;/Author&gt;&lt;Year&gt;2018&lt;/Year&gt;&lt;RecNum&gt;2&lt;/RecNum&gt;&lt;DisplayText&gt;&lt;style face="superscript"&gt;15&lt;/style&gt;&lt;/DisplayText&gt;&lt;record&gt;&lt;rec-number&gt;2&lt;/rec-number&gt;&lt;foreign-keys&gt;&lt;key app="EN" db-id="ftddpxfxlffraneavt45tsww2922sawzaw22" timestamp="1554387642"&gt;2&lt;/key&gt;&lt;/foreign-keys&gt;&lt;ref-type name="Journal Article"&gt;17&lt;/ref-type&gt;&lt;contributors&gt;&lt;authors&gt;&lt;author&gt;Cullen, J. M.&lt;/author&gt;&lt;author&gt;Lu, G.&lt;/author&gt;&lt;author&gt;Shannon, A. H.&lt;/author&gt;&lt;author&gt;Su, G.&lt;/author&gt;&lt;author&gt;Sharma, A.&lt;/author&gt;&lt;author&gt;Salmon, M.&lt;/author&gt;&lt;author&gt;Fashandi, A. Z.&lt;/author&gt;&lt;author&gt;Spinosa, M. D.&lt;/author&gt;&lt;author&gt;Montgomery, W. G.&lt;/author&gt;&lt;author&gt;Johnston, W. F.&lt;/author&gt;&lt;author&gt;Ailawadi, G.&lt;/author&gt;&lt;author&gt;Upchurch, G. R., Jr.&lt;/author&gt;&lt;/authors&gt;&lt;/contributors&gt;&lt;auth-address&gt;Department of Surgery, University of Virginia, Charlottesville, Va.&amp;#xD;Department of Surgery, University of Florida, Gainesville, Fla.&amp;#xD;Department of Surgery, Ochsner Health System, New Orleans, La.&amp;#xD;Division of Thoracic and Cardiovascular Surgery, University of Virginia, Charlottesville, Va.&amp;#xD;Department of Surgery, University of Florida, Gainesville, Fla. Electronic address: gib.upchurch@surgery.ufl.edu.&lt;/auth-address&gt;&lt;titles&gt;&lt;title&gt;A novel swine model of abdominal aortic aneurysm&lt;/title&gt;&lt;secondary-title&gt;J Vasc Surg&lt;/secondary-title&gt;&lt;/titles&gt;&lt;periodical&gt;&lt;full-title&gt;J Vasc Surg&lt;/full-title&gt;&lt;/periodical&gt;&lt;edition&gt;2018/12/29&lt;/edition&gt;&lt;keywords&gt;&lt;keyword&gt;Aortic aneurysm&lt;/keyword&gt;&lt;keyword&gt;Cardiovascular diseases&lt;/keyword&gt;&lt;keyword&gt;Cytokines&lt;/keyword&gt;&lt;keyword&gt;Immunohistochemistry&lt;/keyword&gt;&lt;keyword&gt;Inflammation&lt;/keyword&gt;&lt;keyword&gt;Macrophages&lt;/keyword&gt;&lt;/keywords&gt;&lt;dates&gt;&lt;year&gt;2018&lt;/year&gt;&lt;pub-dates&gt;&lt;date&gt;Dec 24&lt;/date&gt;&lt;/pub-dates&gt;&lt;/dates&gt;&lt;isbn&gt;1097-6809 (Electronic)&amp;#xD;0741-5214 (Linking)&lt;/isbn&gt;&lt;accession-num&gt;30591288&lt;/accession-num&gt;&lt;urls&gt;&lt;related-urls&gt;&lt;url&gt;https://www.ncbi.nlm.nih.gov/pubmed/30591288&lt;/url&gt;&lt;/related-urls&gt;&lt;/urls&gt;&lt;electronic-resource-num&gt;10.1016/j.jvs.2018.09.057&lt;/electronic-resource-num&gt;&lt;/record&gt;&lt;/Cite&gt;&lt;/EndNote&gt;</w:instrText>
      </w:r>
      <w:r w:rsidR="00A60556" w:rsidRPr="00DF5FAE">
        <w:rPr>
          <w:color w:val="auto"/>
        </w:rPr>
        <w:fldChar w:fldCharType="separate"/>
      </w:r>
      <w:r w:rsidR="00A60556" w:rsidRPr="00DF5FAE">
        <w:rPr>
          <w:noProof/>
          <w:color w:val="auto"/>
          <w:vertAlign w:val="superscript"/>
        </w:rPr>
        <w:t>15</w:t>
      </w:r>
      <w:r w:rsidR="00A60556" w:rsidRPr="00DF5FAE">
        <w:rPr>
          <w:color w:val="auto"/>
        </w:rPr>
        <w:fldChar w:fldCharType="end"/>
      </w:r>
      <w:r w:rsidR="00BC36D6">
        <w:rPr>
          <w:color w:val="auto"/>
        </w:rPr>
        <w:t xml:space="preserve"> and reproduced with permission.</w:t>
      </w:r>
    </w:p>
    <w:p w14:paraId="069257D4" w14:textId="38F14C53" w:rsidR="007A4DD6" w:rsidRPr="00DF5FAE" w:rsidRDefault="007A4DD6" w:rsidP="00DF5FAE">
      <w:pPr>
        <w:rPr>
          <w:color w:val="808080" w:themeColor="background1" w:themeShade="80"/>
        </w:rPr>
      </w:pPr>
    </w:p>
    <w:p w14:paraId="64B8CF78" w14:textId="42B0AD67" w:rsidR="006305D7" w:rsidRPr="00DF5FAE" w:rsidRDefault="006305D7" w:rsidP="00DF5FAE">
      <w:pPr>
        <w:rPr>
          <w:b/>
        </w:rPr>
      </w:pPr>
      <w:r w:rsidRPr="00DF5FAE">
        <w:rPr>
          <w:b/>
        </w:rPr>
        <w:t>DISCUSSION</w:t>
      </w:r>
      <w:r w:rsidRPr="00DF5FAE">
        <w:rPr>
          <w:b/>
          <w:bCs/>
        </w:rPr>
        <w:t xml:space="preserve">: </w:t>
      </w:r>
    </w:p>
    <w:p w14:paraId="01D2821C" w14:textId="17BC31FF" w:rsidR="0037513B" w:rsidRPr="00DF5FAE" w:rsidRDefault="00C643A1" w:rsidP="00DF5FAE">
      <w:pPr>
        <w:rPr>
          <w:color w:val="auto"/>
        </w:rPr>
      </w:pPr>
      <w:r w:rsidRPr="00DF5FAE">
        <w:rPr>
          <w:color w:val="auto"/>
        </w:rPr>
        <w:t>A novel model of infrarenal AAA in swine was created</w:t>
      </w:r>
      <w:r w:rsidR="0037513B" w:rsidRPr="00DF5FAE">
        <w:rPr>
          <w:color w:val="auto"/>
        </w:rPr>
        <w:t xml:space="preserve"> using a combination of balloon angioplasty</w:t>
      </w:r>
      <w:r w:rsidRPr="00DF5FAE">
        <w:rPr>
          <w:color w:val="auto"/>
        </w:rPr>
        <w:t>,</w:t>
      </w:r>
      <w:r w:rsidR="0037513B" w:rsidRPr="00DF5FAE">
        <w:rPr>
          <w:color w:val="auto"/>
        </w:rPr>
        <w:t xml:space="preserve"> perfusion and topical elastase, </w:t>
      </w:r>
      <w:r w:rsidR="001A426C" w:rsidRPr="00DF5FAE">
        <w:rPr>
          <w:color w:val="auto"/>
        </w:rPr>
        <w:t>and dietary</w:t>
      </w:r>
      <w:r w:rsidR="0037513B" w:rsidRPr="00DF5FAE">
        <w:rPr>
          <w:color w:val="auto"/>
        </w:rPr>
        <w:t xml:space="preserve"> as BAPN. Using this model,</w:t>
      </w:r>
      <w:r w:rsidRPr="00DF5FAE">
        <w:rPr>
          <w:color w:val="auto"/>
        </w:rPr>
        <w:t xml:space="preserve"> aortic dilation</w:t>
      </w:r>
      <w:r w:rsidR="0037513B" w:rsidRPr="00DF5FAE">
        <w:rPr>
          <w:color w:val="auto"/>
        </w:rPr>
        <w:t xml:space="preserve"> of</w:t>
      </w:r>
      <w:r w:rsidRPr="00DF5FAE">
        <w:rPr>
          <w:color w:val="auto"/>
        </w:rPr>
        <w:t xml:space="preserve"> &gt;100% </w:t>
      </w:r>
      <w:r w:rsidRPr="00DF5FAE">
        <w:rPr>
          <w:color w:val="auto"/>
        </w:rPr>
        <w:lastRenderedPageBreak/>
        <w:t xml:space="preserve">was achieved </w:t>
      </w:r>
      <w:r w:rsidR="0037513B" w:rsidRPr="00DF5FAE">
        <w:rPr>
          <w:color w:val="auto"/>
        </w:rPr>
        <w:t>with</w:t>
      </w:r>
      <w:r w:rsidRPr="00DF5FAE">
        <w:rPr>
          <w:color w:val="auto"/>
        </w:rPr>
        <w:t xml:space="preserve"> </w:t>
      </w:r>
      <w:r w:rsidR="0037513B" w:rsidRPr="00DF5FAE">
        <w:rPr>
          <w:color w:val="auto"/>
        </w:rPr>
        <w:t xml:space="preserve">gross and </w:t>
      </w:r>
      <w:r w:rsidRPr="00DF5FAE">
        <w:rPr>
          <w:color w:val="auto"/>
        </w:rPr>
        <w:t xml:space="preserve">histologic characteristics of </w:t>
      </w:r>
      <w:r w:rsidR="0037513B" w:rsidRPr="00DF5FAE">
        <w:rPr>
          <w:color w:val="auto"/>
        </w:rPr>
        <w:t xml:space="preserve">chronic </w:t>
      </w:r>
      <w:r w:rsidRPr="00DF5FAE">
        <w:rPr>
          <w:color w:val="auto"/>
        </w:rPr>
        <w:t>human aneurysmal disease.</w:t>
      </w:r>
      <w:r w:rsidR="0037513B" w:rsidRPr="00DF5FAE">
        <w:rPr>
          <w:color w:val="auto"/>
        </w:rPr>
        <w:t xml:space="preserve"> This model provides a gateway to further understand the complex pathophysiology of AAA and</w:t>
      </w:r>
      <w:r w:rsidR="00E43B9A" w:rsidRPr="00DF5FAE">
        <w:rPr>
          <w:color w:val="auto"/>
        </w:rPr>
        <w:t xml:space="preserve"> translate </w:t>
      </w:r>
      <w:r w:rsidR="0037513B" w:rsidRPr="00DF5FAE">
        <w:rPr>
          <w:color w:val="auto"/>
        </w:rPr>
        <w:t xml:space="preserve">potential therapies </w:t>
      </w:r>
      <w:r w:rsidR="00E43B9A" w:rsidRPr="00DF5FAE">
        <w:rPr>
          <w:color w:val="auto"/>
        </w:rPr>
        <w:t>to human disease.</w:t>
      </w:r>
    </w:p>
    <w:p w14:paraId="59B33517" w14:textId="77777777" w:rsidR="00BC36D6" w:rsidRDefault="00BC36D6" w:rsidP="00DF5FAE">
      <w:pPr>
        <w:rPr>
          <w:color w:val="auto"/>
        </w:rPr>
      </w:pPr>
    </w:p>
    <w:p w14:paraId="78728D18" w14:textId="1C715277" w:rsidR="00014314" w:rsidRPr="00DF5FAE" w:rsidRDefault="0037513B" w:rsidP="00DF5FAE">
      <w:pPr>
        <w:rPr>
          <w:color w:val="auto"/>
        </w:rPr>
      </w:pPr>
      <w:r w:rsidRPr="00DF5FAE">
        <w:rPr>
          <w:color w:val="auto"/>
        </w:rPr>
        <w:t xml:space="preserve">Prior models of AAA in swine have been achieved with modest success. Marinov </w:t>
      </w:r>
      <w:r w:rsidR="0025254F" w:rsidRPr="0025254F">
        <w:rPr>
          <w:color w:val="auto"/>
        </w:rPr>
        <w:t>et al</w:t>
      </w:r>
      <w:r w:rsidR="00BC36D6">
        <w:rPr>
          <w:color w:val="auto"/>
        </w:rPr>
        <w:t>.</w:t>
      </w:r>
      <w:r w:rsidRPr="00DF5FAE">
        <w:rPr>
          <w:color w:val="auto"/>
        </w:rPr>
        <w:t xml:space="preserve"> used elastase perfusion alone and saw some histologic changes including elastin disruption, but were not able to attain the phenotype that defines an aneurysm (&gt;50% dilation)</w:t>
      </w:r>
      <w:r w:rsidRPr="00DF5FAE">
        <w:rPr>
          <w:color w:val="auto"/>
        </w:rPr>
        <w:fldChar w:fldCharType="begin"/>
      </w:r>
      <w:r w:rsidR="00285E88" w:rsidRPr="00DF5FAE">
        <w:rPr>
          <w:color w:val="auto"/>
        </w:rPr>
        <w:instrText xml:space="preserve"> ADDIN EN.CITE &lt;EndNote&gt;&lt;Cite&gt;&lt;Author&gt;Marinov&lt;/Author&gt;&lt;Year&gt;1997&lt;/Year&gt;&lt;RecNum&gt;59&lt;/RecNum&gt;&lt;DisplayText&gt;&lt;style face="superscript"&gt;16&lt;/style&gt;&lt;/DisplayText&gt;&lt;record&gt;&lt;rec-number&gt;59&lt;/rec-number&gt;&lt;foreign-keys&gt;&lt;key app="EN" db-id="ftddpxfxlffraneavt45tsww2922sawzaw22" timestamp="1555524125"&gt;59&lt;/key&gt;&lt;/foreign-keys&gt;&lt;ref-type name="Journal Article"&gt;17&lt;/ref-type&gt;&lt;contributors&gt;&lt;authors&gt;&lt;author&gt;Marinov, G. R.&lt;/author&gt;&lt;author&gt;Marois, Y.&lt;/author&gt;&lt;author&gt;Paris, E.&lt;/author&gt;&lt;author&gt;Roby, P.&lt;/author&gt;&lt;author&gt;Formichi, M.&lt;/author&gt;&lt;author&gt;Douville, Y.&lt;/author&gt;&lt;author&gt;Guidoin, R.&lt;/author&gt;&lt;/authors&gt;&lt;/contributors&gt;&lt;auth-address&gt;Laboratory of Experimental Surgery, Laval University, Canada.&lt;/auth-address&gt;&lt;titles&gt;&lt;title&gt;Can the infusion of elastase in the abdominal aorta of the Yucatan miniature swine consistently produce experimental aneurysms?&lt;/title&gt;&lt;secondary-title&gt;J Invest Surg&lt;/secondary-title&gt;&lt;/titles&gt;&lt;periodical&gt;&lt;full-title&gt;J Invest Surg&lt;/full-title&gt;&lt;/periodical&gt;&lt;pages&gt;129-50&lt;/pages&gt;&lt;volume&gt;10&lt;/volume&gt;&lt;number&gt;3&lt;/number&gt;&lt;edition&gt;1997/05/01&lt;/edition&gt;&lt;keywords&gt;&lt;keyword&gt;Animals&lt;/keyword&gt;&lt;keyword&gt;Aorta, Abdominal/anatomy &amp;amp; histology/drug effects/pathology&lt;/keyword&gt;&lt;keyword&gt;Aortic Aneurysm, Abdominal/*etiology&lt;/keyword&gt;&lt;keyword&gt;*Disease Models, Animal&lt;/keyword&gt;&lt;keyword&gt;Hemodynamics&lt;/keyword&gt;&lt;keyword&gt;Male&lt;/keyword&gt;&lt;keyword&gt;Pancreatic Elastase/*pharmacology&lt;/keyword&gt;&lt;keyword&gt;Swine&lt;/keyword&gt;&lt;keyword&gt;Swine, Miniature&lt;/keyword&gt;&lt;/keywords&gt;&lt;dates&gt;&lt;year&gt;1997&lt;/year&gt;&lt;pub-dates&gt;&lt;date&gt;May-Jun&lt;/date&gt;&lt;/pub-dates&gt;&lt;/dates&gt;&lt;isbn&gt;0894-1939 (Print)&amp;#xD;0894-1939 (Linking)&lt;/isbn&gt;&lt;accession-num&gt;9219089&lt;/accession-num&gt;&lt;urls&gt;&lt;related-urls&gt;&lt;url&gt;https://www.ncbi.nlm.nih.gov/pubmed/9219089&lt;/url&gt;&lt;/related-urls&gt;&lt;/urls&gt;&lt;/record&gt;&lt;/Cite&gt;&lt;/EndNote&gt;</w:instrText>
      </w:r>
      <w:r w:rsidRPr="00DF5FAE">
        <w:rPr>
          <w:color w:val="auto"/>
        </w:rPr>
        <w:fldChar w:fldCharType="separate"/>
      </w:r>
      <w:r w:rsidRPr="00DF5FAE">
        <w:rPr>
          <w:noProof/>
          <w:color w:val="auto"/>
          <w:vertAlign w:val="superscript"/>
        </w:rPr>
        <w:t>16</w:t>
      </w:r>
      <w:r w:rsidRPr="00DF5FAE">
        <w:rPr>
          <w:color w:val="auto"/>
        </w:rPr>
        <w:fldChar w:fldCharType="end"/>
      </w:r>
      <w:r w:rsidR="00BC36D6">
        <w:rPr>
          <w:color w:val="auto"/>
        </w:rPr>
        <w:t xml:space="preserve">. </w:t>
      </w:r>
      <w:r w:rsidRPr="00DF5FAE">
        <w:rPr>
          <w:color w:val="auto"/>
        </w:rPr>
        <w:t>Given</w:t>
      </w:r>
      <w:r w:rsidR="00E43B9A" w:rsidRPr="00DF5FAE">
        <w:rPr>
          <w:color w:val="auto"/>
        </w:rPr>
        <w:t xml:space="preserve"> the durability of the porcine aorta, more than one intervention </w:t>
      </w:r>
      <w:r w:rsidR="001A426C" w:rsidRPr="00DF5FAE">
        <w:rPr>
          <w:color w:val="auto"/>
        </w:rPr>
        <w:t xml:space="preserve">is </w:t>
      </w:r>
      <w:r w:rsidR="00E43B9A" w:rsidRPr="00DF5FAE">
        <w:rPr>
          <w:color w:val="auto"/>
        </w:rPr>
        <w:t xml:space="preserve">needed to attain clinically significant aneurysms, which was </w:t>
      </w:r>
      <w:r w:rsidR="001A426C" w:rsidRPr="00DF5FAE">
        <w:rPr>
          <w:color w:val="auto"/>
        </w:rPr>
        <w:t xml:space="preserve">originally described </w:t>
      </w:r>
      <w:r w:rsidR="00E43B9A" w:rsidRPr="00DF5FAE">
        <w:rPr>
          <w:color w:val="auto"/>
        </w:rPr>
        <w:t xml:space="preserve">by Hynecek </w:t>
      </w:r>
      <w:r w:rsidR="0025254F" w:rsidRPr="0025254F">
        <w:rPr>
          <w:color w:val="auto"/>
        </w:rPr>
        <w:t>et al</w:t>
      </w:r>
      <w:r w:rsidR="00E43B9A" w:rsidRPr="00DF5FAE">
        <w:rPr>
          <w:color w:val="auto"/>
        </w:rPr>
        <w:t>. using a combination of elastase and collagenase perfusion and balloon angioplasty</w:t>
      </w:r>
      <w:r w:rsidR="00E43B9A" w:rsidRPr="00DF5FAE">
        <w:rPr>
          <w:color w:val="auto"/>
        </w:rPr>
        <w:fldChar w:fldCharType="begin"/>
      </w:r>
      <w:r w:rsidR="00285E88" w:rsidRPr="00DF5FAE">
        <w:rPr>
          <w:color w:val="auto"/>
        </w:rPr>
        <w:instrText xml:space="preserve"> ADDIN EN.CITE &lt;EndNote&gt;&lt;Cite&gt;&lt;Author&gt;Hynecek&lt;/Author&gt;&lt;Year&gt;2007&lt;/Year&gt;&lt;RecNum&gt;1&lt;/RecNum&gt;&lt;DisplayText&gt;&lt;style face="superscript"&gt;8&lt;/style&gt;&lt;/DisplayText&gt;&lt;record&gt;&lt;rec-number&gt;1&lt;/rec-number&gt;&lt;foreign-keys&gt;&lt;key app="EN" db-id="ftddpxfxlffraneavt45tsww2922sawzaw22" timestamp="1554387479"&gt;1&lt;/key&gt;&lt;/foreign-keys&gt;&lt;ref-type name="Journal Article"&gt;17&lt;/ref-type&gt;&lt;contributors&gt;&lt;authors&gt;&lt;author&gt;Hynecek, R. L.&lt;/author&gt;&lt;author&gt;DeRubertis, B. G.&lt;/author&gt;&lt;author&gt;Trocciola, S. M.&lt;/author&gt;&lt;author&gt;Zhang, H.&lt;/author&gt;&lt;author&gt;Prince, M. R.&lt;/author&gt;&lt;author&gt;Ennis, T. L.&lt;/author&gt;&lt;author&gt;Kent, K. C.&lt;/author&gt;&lt;author&gt;Faries, P. L.&lt;/author&gt;&lt;/authors&gt;&lt;/contributors&gt;&lt;auth-address&gt;Weill Medical College of Cornell University, New York, NY, USA.&lt;/auth-address&gt;&lt;titles&gt;&lt;title&gt;The creation of an infrarenal aneurysm within the native abdominal aorta of swine&lt;/title&gt;&lt;secondary-title&gt;Surgery&lt;/secondary-title&gt;&lt;/titles&gt;&lt;periodical&gt;&lt;full-title&gt;Surgery&lt;/full-title&gt;&lt;/periodical&gt;&lt;pages&gt;143-9&lt;/pages&gt;&lt;volume&gt;142&lt;/volume&gt;&lt;number&gt;2&lt;/number&gt;&lt;edition&gt;2007/08/11&lt;/edition&gt;&lt;keywords&gt;&lt;keyword&gt;Animals&lt;/keyword&gt;&lt;keyword&gt;Aortic Aneurysm, Abdominal/*chemically induced/*pathology&lt;/keyword&gt;&lt;keyword&gt;Calcium Chloride&lt;/keyword&gt;&lt;keyword&gt;Catheterization&lt;/keyword&gt;&lt;keyword&gt;Collagenases&lt;/keyword&gt;&lt;keyword&gt;*Disease Models, Animal&lt;/keyword&gt;&lt;keyword&gt;Imaging, Three-Dimensional&lt;/keyword&gt;&lt;keyword&gt;Kidney/blood supply&lt;/keyword&gt;&lt;keyword&gt;Magnetic Resonance Imaging&lt;/keyword&gt;&lt;keyword&gt;Male&lt;/keyword&gt;&lt;keyword&gt;Muscle, Smooth, Vascular/pathology&lt;/keyword&gt;&lt;keyword&gt;Neutrophils/pathology&lt;/keyword&gt;&lt;keyword&gt;Pancreatic Elastase&lt;/keyword&gt;&lt;keyword&gt;*Sus scrofa&lt;/keyword&gt;&lt;keyword&gt;Tunica Media/pathology&lt;/keyword&gt;&lt;/keywords&gt;&lt;dates&gt;&lt;year&gt;2007&lt;/year&gt;&lt;pub-dates&gt;&lt;date&gt;Aug&lt;/date&gt;&lt;/pub-dates&gt;&lt;/dates&gt;&lt;isbn&gt;0039-6060 (Print)&amp;#xD;0039-6060 (Linking)&lt;/isbn&gt;&lt;accession-num&gt;17689678&lt;/accession-num&gt;&lt;urls&gt;&lt;related-urls&gt;&lt;url&gt;https://www.ncbi.nlm.nih.gov/pubmed/17689678&lt;/url&gt;&lt;/related-urls&gt;&lt;/urls&gt;&lt;electronic-resource-num&gt;10.1016/j.surg.2007.04.014&lt;/electronic-resource-num&gt;&lt;/record&gt;&lt;/Cite&gt;&lt;/EndNote&gt;</w:instrText>
      </w:r>
      <w:r w:rsidR="00E43B9A" w:rsidRPr="00DF5FAE">
        <w:rPr>
          <w:color w:val="auto"/>
        </w:rPr>
        <w:fldChar w:fldCharType="separate"/>
      </w:r>
      <w:r w:rsidR="00E43B9A" w:rsidRPr="00DF5FAE">
        <w:rPr>
          <w:noProof/>
          <w:color w:val="auto"/>
          <w:vertAlign w:val="superscript"/>
        </w:rPr>
        <w:t>8</w:t>
      </w:r>
      <w:r w:rsidR="00E43B9A" w:rsidRPr="00DF5FAE">
        <w:rPr>
          <w:color w:val="auto"/>
        </w:rPr>
        <w:fldChar w:fldCharType="end"/>
      </w:r>
      <w:r w:rsidR="00BC36D6">
        <w:rPr>
          <w:color w:val="auto"/>
        </w:rPr>
        <w:t>.</w:t>
      </w:r>
      <w:r w:rsidR="00E43B9A" w:rsidRPr="00DF5FAE">
        <w:rPr>
          <w:color w:val="auto"/>
        </w:rPr>
        <w:t xml:space="preserve"> They saw mean aortic diameter of 73% as well as histologic changes of aneurysmal disease, including endothelial loss, neutrophil infiltration, and elastin disruption. </w:t>
      </w:r>
    </w:p>
    <w:p w14:paraId="694B81DC" w14:textId="77777777" w:rsidR="00BC36D6" w:rsidRDefault="00BC36D6" w:rsidP="00DF5FAE">
      <w:pPr>
        <w:rPr>
          <w:color w:val="auto"/>
        </w:rPr>
      </w:pPr>
    </w:p>
    <w:p w14:paraId="51CF679C" w14:textId="38270D4D" w:rsidR="00BF2C24" w:rsidRDefault="00E43B9A" w:rsidP="00DF5FAE">
      <w:pPr>
        <w:rPr>
          <w:color w:val="auto"/>
        </w:rPr>
      </w:pPr>
      <w:r w:rsidRPr="00DF5FAE">
        <w:rPr>
          <w:color w:val="auto"/>
        </w:rPr>
        <w:t xml:space="preserve">However, prior models do not address a fundamental issue </w:t>
      </w:r>
      <w:r w:rsidR="000D6AE8" w:rsidRPr="00DF5FAE">
        <w:rPr>
          <w:color w:val="auto"/>
        </w:rPr>
        <w:t>with all AAA models: how to replicate a chronic disease process in an acute or subacute setting</w:t>
      </w:r>
      <w:r w:rsidR="001A426C" w:rsidRPr="00DF5FAE">
        <w:rPr>
          <w:color w:val="auto"/>
        </w:rPr>
        <w:t>.</w:t>
      </w:r>
      <w:r w:rsidR="000D6AE8" w:rsidRPr="00DF5FAE">
        <w:rPr>
          <w:color w:val="auto"/>
        </w:rPr>
        <w:t xml:space="preserve"> Most elastase models of AAA in mice show peak dilation </w:t>
      </w:r>
      <w:r w:rsidR="001A426C" w:rsidRPr="00DF5FAE">
        <w:rPr>
          <w:color w:val="auto"/>
        </w:rPr>
        <w:t xml:space="preserve">at approximately </w:t>
      </w:r>
      <w:r w:rsidR="000D6AE8" w:rsidRPr="00DF5FAE">
        <w:rPr>
          <w:color w:val="auto"/>
        </w:rPr>
        <w:t xml:space="preserve">2 weeks followed by regression thereafter, whereas human disease </w:t>
      </w:r>
      <w:r w:rsidR="00EA74A3" w:rsidRPr="00DF5FAE">
        <w:rPr>
          <w:color w:val="auto"/>
        </w:rPr>
        <w:t xml:space="preserve">evolves chronically over years. </w:t>
      </w:r>
      <w:r w:rsidR="00284BB0" w:rsidRPr="00DF5FAE">
        <w:rPr>
          <w:color w:val="auto"/>
        </w:rPr>
        <w:t>The key to this question may rest in the use of BAPN</w:t>
      </w:r>
      <w:r w:rsidR="00EA74A3" w:rsidRPr="00DF5FAE">
        <w:rPr>
          <w:color w:val="auto"/>
        </w:rPr>
        <w:t>, a lysyl oxidase inhibitor p</w:t>
      </w:r>
      <w:r w:rsidR="00284BB0" w:rsidRPr="00DF5FAE">
        <w:rPr>
          <w:color w:val="auto"/>
        </w:rPr>
        <w:t xml:space="preserve">reventing collagen crosslinking. </w:t>
      </w:r>
      <w:r w:rsidR="001A426C" w:rsidRPr="00DF5FAE">
        <w:rPr>
          <w:color w:val="auto"/>
        </w:rPr>
        <w:t xml:space="preserve">BAPN has </w:t>
      </w:r>
      <w:r w:rsidR="00DF121F" w:rsidRPr="00DF5FAE">
        <w:rPr>
          <w:color w:val="auto"/>
        </w:rPr>
        <w:t>an “</w:t>
      </w:r>
      <w:r w:rsidR="00EA74A3" w:rsidRPr="00DF5FAE">
        <w:rPr>
          <w:color w:val="auto"/>
        </w:rPr>
        <w:t>aging</w:t>
      </w:r>
      <w:r w:rsidR="00E36F17" w:rsidRPr="00DF5FAE">
        <w:rPr>
          <w:color w:val="auto"/>
        </w:rPr>
        <w:t>”</w:t>
      </w:r>
      <w:r w:rsidR="00EA74A3" w:rsidRPr="00DF5FAE">
        <w:rPr>
          <w:color w:val="auto"/>
        </w:rPr>
        <w:t xml:space="preserve"> </w:t>
      </w:r>
      <w:r w:rsidR="001A426C" w:rsidRPr="00DF5FAE">
        <w:rPr>
          <w:color w:val="auto"/>
        </w:rPr>
        <w:t>effect, and</w:t>
      </w:r>
      <w:r w:rsidR="00BF2C24" w:rsidRPr="00DF5FAE">
        <w:rPr>
          <w:color w:val="auto"/>
        </w:rPr>
        <w:t xml:space="preserve"> combined with elastase treatment</w:t>
      </w:r>
      <w:r w:rsidR="001A426C" w:rsidRPr="00DF5FAE">
        <w:rPr>
          <w:color w:val="auto"/>
        </w:rPr>
        <w:t xml:space="preserve">, it has </w:t>
      </w:r>
      <w:r w:rsidR="00DF121F" w:rsidRPr="00DF5FAE">
        <w:rPr>
          <w:color w:val="auto"/>
        </w:rPr>
        <w:t>been shown</w:t>
      </w:r>
      <w:r w:rsidR="001A426C" w:rsidRPr="00DF5FAE">
        <w:rPr>
          <w:color w:val="auto"/>
        </w:rPr>
        <w:t xml:space="preserve"> to sim</w:t>
      </w:r>
      <w:r w:rsidR="00E05C88" w:rsidRPr="00DF5FAE">
        <w:rPr>
          <w:color w:val="auto"/>
        </w:rPr>
        <w:t>ulate chronic aneurysm growth. In a</w:t>
      </w:r>
      <w:r w:rsidR="00BF2C24" w:rsidRPr="00DF5FAE">
        <w:rPr>
          <w:color w:val="auto"/>
        </w:rPr>
        <w:t xml:space="preserve"> murine model by Lu </w:t>
      </w:r>
      <w:r w:rsidR="0025254F" w:rsidRPr="0025254F">
        <w:rPr>
          <w:color w:val="auto"/>
        </w:rPr>
        <w:t>et al</w:t>
      </w:r>
      <w:r w:rsidR="00E05C88" w:rsidRPr="00DF5FAE">
        <w:rPr>
          <w:color w:val="auto"/>
        </w:rPr>
        <w:t>.,</w:t>
      </w:r>
      <w:r w:rsidR="00BF2C24" w:rsidRPr="00DF5FAE">
        <w:rPr>
          <w:color w:val="auto"/>
        </w:rPr>
        <w:t xml:space="preserve"> mice were </w:t>
      </w:r>
      <w:r w:rsidR="00E05C88" w:rsidRPr="00DF5FAE">
        <w:rPr>
          <w:color w:val="auto"/>
        </w:rPr>
        <w:t>observed</w:t>
      </w:r>
      <w:r w:rsidR="00BF2C24" w:rsidRPr="00DF5FAE">
        <w:rPr>
          <w:color w:val="auto"/>
        </w:rPr>
        <w:t xml:space="preserve"> 100 days post-operatively</w:t>
      </w:r>
      <w:r w:rsidR="00E05C88" w:rsidRPr="00DF5FAE">
        <w:rPr>
          <w:color w:val="auto"/>
        </w:rPr>
        <w:t>,</w:t>
      </w:r>
      <w:r w:rsidR="00BF2C24" w:rsidRPr="00DF5FAE">
        <w:rPr>
          <w:color w:val="auto"/>
        </w:rPr>
        <w:t xml:space="preserve"> and demonstrated evidence of end-stage AAA with thrombus formation and spontaneous rupture</w:t>
      </w:r>
      <w:r w:rsidR="00BF2C24" w:rsidRPr="00DF5FAE">
        <w:rPr>
          <w:color w:val="auto"/>
        </w:rPr>
        <w:fldChar w:fldCharType="begin">
          <w:fldData xml:space="preserve">PEVuZE5vdGU+PENpdGU+PEF1dGhvcj5MdTwvQXV0aG9yPjxZZWFyPjIwMTc8L1llYXI+PFJlY051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</w:fldData>
        </w:fldChar>
      </w:r>
      <w:r w:rsidR="00BF2C24" w:rsidRPr="00DF5FAE">
        <w:rPr>
          <w:color w:val="auto"/>
        </w:rPr>
        <w:instrText xml:space="preserve"> ADDIN EN.CITE </w:instrText>
      </w:r>
      <w:r w:rsidR="00BF2C24" w:rsidRPr="00DF5FAE">
        <w:rPr>
          <w:color w:val="auto"/>
        </w:rPr>
        <w:fldChar w:fldCharType="begin">
          <w:fldData xml:space="preserve">PEVuZE5vdGU+PENpdGU+PEF1dGhvcj5MdTwvQXV0aG9yPjxZZWFyPjIwMTc8L1llYXI+PFJlY051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</w:fldData>
        </w:fldChar>
      </w:r>
      <w:r w:rsidR="00BF2C24" w:rsidRPr="00DF5FAE">
        <w:rPr>
          <w:color w:val="auto"/>
        </w:rPr>
        <w:instrText xml:space="preserve"> ADDIN EN.CITE.DATA </w:instrText>
      </w:r>
      <w:r w:rsidR="00BF2C24" w:rsidRPr="00DF5FAE">
        <w:rPr>
          <w:color w:val="auto"/>
        </w:rPr>
      </w:r>
      <w:r w:rsidR="00BF2C24" w:rsidRPr="00DF5FAE">
        <w:rPr>
          <w:color w:val="auto"/>
        </w:rPr>
        <w:fldChar w:fldCharType="end"/>
      </w:r>
      <w:r w:rsidR="00BF2C24" w:rsidRPr="00DF5FAE">
        <w:rPr>
          <w:color w:val="auto"/>
        </w:rPr>
      </w:r>
      <w:r w:rsidR="00BF2C24" w:rsidRPr="00DF5FAE">
        <w:rPr>
          <w:color w:val="auto"/>
        </w:rPr>
        <w:fldChar w:fldCharType="separate"/>
      </w:r>
      <w:r w:rsidR="00BF2C24" w:rsidRPr="00DF5FAE">
        <w:rPr>
          <w:noProof/>
          <w:color w:val="auto"/>
          <w:vertAlign w:val="superscript"/>
        </w:rPr>
        <w:t>9</w:t>
      </w:r>
      <w:r w:rsidR="00BF2C24" w:rsidRPr="00DF5FAE">
        <w:rPr>
          <w:color w:val="auto"/>
        </w:rPr>
        <w:fldChar w:fldCharType="end"/>
      </w:r>
      <w:r w:rsidR="002C36FA">
        <w:rPr>
          <w:color w:val="auto"/>
        </w:rPr>
        <w:t xml:space="preserve">. </w:t>
      </w:r>
      <w:r w:rsidR="00BF2C24" w:rsidRPr="00DF5FAE">
        <w:rPr>
          <w:color w:val="auto"/>
        </w:rPr>
        <w:t xml:space="preserve">The novelty </w:t>
      </w:r>
      <w:r w:rsidR="00284BB0" w:rsidRPr="00DF5FAE">
        <w:rPr>
          <w:color w:val="auto"/>
        </w:rPr>
        <w:t xml:space="preserve">and significance </w:t>
      </w:r>
      <w:r w:rsidR="00BF2C24" w:rsidRPr="00DF5FAE">
        <w:rPr>
          <w:color w:val="auto"/>
        </w:rPr>
        <w:t>of our porcine AAA model is in the use of BAPN, which replicates this chronic disease process in a subacute setting</w:t>
      </w:r>
      <w:r w:rsidR="00E05C88" w:rsidRPr="00DF5FAE">
        <w:rPr>
          <w:color w:val="auto"/>
        </w:rPr>
        <w:t xml:space="preserve"> and a more translatable animal species</w:t>
      </w:r>
      <w:r w:rsidR="00BF2C24" w:rsidRPr="00DF5FAE">
        <w:rPr>
          <w:color w:val="auto"/>
        </w:rPr>
        <w:t>. Pigs fed a diet of BAPN combined with balloon angioplasty, elastase perfusion, and topical elastase application showed more robust aneurysms with evidence of end-stage disease, including mural thrombus, atherosclerosis, and rupture</w:t>
      </w:r>
      <w:r w:rsidR="00E36F17" w:rsidRPr="00DF5FAE">
        <w:rPr>
          <w:color w:val="auto"/>
        </w:rPr>
        <w:t xml:space="preserve"> compared to those treated with surgery and elastase alone (</w:t>
      </w:r>
      <w:r w:rsidR="00E36F17" w:rsidRPr="002C36FA">
        <w:rPr>
          <w:b/>
          <w:bCs/>
          <w:color w:val="auto"/>
        </w:rPr>
        <w:t>Figure 1</w:t>
      </w:r>
      <w:r w:rsidR="00E36F17" w:rsidRPr="00DF5FAE">
        <w:rPr>
          <w:color w:val="auto"/>
        </w:rPr>
        <w:t>)</w:t>
      </w:r>
      <w:r w:rsidR="00BF2C24" w:rsidRPr="00DF5FAE">
        <w:rPr>
          <w:color w:val="auto"/>
        </w:rPr>
        <w:t xml:space="preserve">. </w:t>
      </w:r>
      <w:r w:rsidR="00DF121F" w:rsidRPr="00DF5FAE">
        <w:rPr>
          <w:color w:val="auto"/>
        </w:rPr>
        <w:t>This model augment</w:t>
      </w:r>
      <w:r w:rsidR="004F03D3" w:rsidRPr="00DF5FAE">
        <w:rPr>
          <w:color w:val="auto"/>
        </w:rPr>
        <w:t>s</w:t>
      </w:r>
      <w:r w:rsidR="00DF121F" w:rsidRPr="00DF5FAE">
        <w:rPr>
          <w:color w:val="auto"/>
        </w:rPr>
        <w:t xml:space="preserve"> and improves upon the prior model by Hynecek </w:t>
      </w:r>
      <w:r w:rsidR="0025254F" w:rsidRPr="0025254F">
        <w:rPr>
          <w:color w:val="auto"/>
        </w:rPr>
        <w:t>et al</w:t>
      </w:r>
      <w:r w:rsidR="00DF121F" w:rsidRPr="00DF5FAE">
        <w:rPr>
          <w:color w:val="auto"/>
        </w:rPr>
        <w:t xml:space="preserve">. by creating </w:t>
      </w:r>
      <w:r w:rsidR="004F03D3" w:rsidRPr="00DF5FAE">
        <w:rPr>
          <w:color w:val="auto"/>
        </w:rPr>
        <w:t>larger aneurysms with sequela of chronic disease</w:t>
      </w:r>
      <w:r w:rsidR="002C36FA" w:rsidRPr="002C36FA">
        <w:rPr>
          <w:color w:val="auto"/>
          <w:vertAlign w:val="superscript"/>
        </w:rPr>
        <w:t>8</w:t>
      </w:r>
      <w:r w:rsidR="004F03D3" w:rsidRPr="00DF5FAE">
        <w:rPr>
          <w:color w:val="auto"/>
        </w:rPr>
        <w:t xml:space="preserve">. </w:t>
      </w:r>
    </w:p>
    <w:p w14:paraId="23AFB482" w14:textId="77777777" w:rsidR="002C36FA" w:rsidRPr="00DF5FAE" w:rsidRDefault="002C36FA" w:rsidP="00DF5FAE">
      <w:pPr>
        <w:rPr>
          <w:color w:val="auto"/>
        </w:rPr>
      </w:pPr>
    </w:p>
    <w:p w14:paraId="1DDEE21A" w14:textId="1A9DA99D" w:rsidR="00704441" w:rsidRDefault="006364BF" w:rsidP="00DF5FAE">
      <w:pPr>
        <w:rPr>
          <w:color w:val="auto"/>
        </w:rPr>
      </w:pPr>
      <w:r w:rsidRPr="00DF5FAE">
        <w:rPr>
          <w:color w:val="auto"/>
        </w:rPr>
        <w:t xml:space="preserve">Although BAPN is essential to replicate the chronicity of AAA, surgical intervention provides the initial insult to the aorta to induce aneurysm formation. </w:t>
      </w:r>
      <w:r w:rsidR="00E36F17" w:rsidRPr="00DF5FAE">
        <w:rPr>
          <w:color w:val="auto"/>
        </w:rPr>
        <w:t xml:space="preserve">BAPN without surgery or elastase use has been </w:t>
      </w:r>
      <w:r w:rsidR="00E05C88" w:rsidRPr="00DF5FAE">
        <w:rPr>
          <w:color w:val="auto"/>
        </w:rPr>
        <w:t xml:space="preserve">examined, </w:t>
      </w:r>
      <w:r w:rsidR="00E36F17" w:rsidRPr="00DF5FAE">
        <w:rPr>
          <w:color w:val="auto"/>
        </w:rPr>
        <w:t>but did not show any significant aortic dilation</w:t>
      </w:r>
      <w:r w:rsidR="00E36F17" w:rsidRPr="00DF5FAE">
        <w:rPr>
          <w:color w:val="auto"/>
        </w:rPr>
        <w:fldChar w:fldCharType="begin"/>
      </w:r>
      <w:r w:rsidR="00285E88" w:rsidRPr="00DF5FAE">
        <w:rPr>
          <w:color w:val="auto"/>
        </w:rPr>
        <w:instrText xml:space="preserve"> ADDIN EN.CITE &lt;EndNote&gt;&lt;Cite&gt;&lt;Author&gt;Coulson&lt;/Author&gt;&lt;Year&gt;1969&lt;/Year&gt;&lt;RecNum&gt;44&lt;/RecNum&gt;&lt;DisplayText&gt;&lt;style face="superscript"&gt;11&lt;/style&gt;&lt;/DisplayText&gt;&lt;record&gt;&lt;rec-number&gt;44&lt;/rec-number&gt;&lt;foreign-keys&gt;&lt;key app="EN" db-id="ftddpxfxlffraneavt45tsww2922sawzaw22" timestamp="1555512602"&gt;44&lt;/key&gt;&lt;/foreign-keys&gt;&lt;ref-type name="Journal Article"&gt;17&lt;/ref-type&gt;&lt;contributors&gt;&lt;authors&gt;&lt;author&gt;Coulson, W. F.&lt;/author&gt;&lt;author&gt;Linker, A.&lt;/author&gt;&lt;author&gt;Bottcher, E.&lt;/author&gt;&lt;/authors&gt;&lt;/contributors&gt;&lt;titles&gt;&lt;title&gt;Lathyrism in swine&lt;/title&gt;&lt;secondary-title&gt;Arch Pathol&lt;/secondary-title&gt;&lt;/titles&gt;&lt;periodical&gt;&lt;full-title&gt;Arch Pathol&lt;/full-title&gt;&lt;/periodical&gt;&lt;pages&gt;411-7&lt;/pages&gt;&lt;volume&gt;87&lt;/volume&gt;&lt;number&gt;4&lt;/number&gt;&lt;edition&gt;1969/04/01&lt;/edition&gt;&lt;keywords&gt;&lt;keyword&gt;Aminopropionitrile&lt;/keyword&gt;&lt;keyword&gt;Animals&lt;/keyword&gt;&lt;keyword&gt;Aorta/analysis/metabolism/physiopathology&lt;/keyword&gt;&lt;keyword&gt;Aorta, Abdominal/pathology&lt;/keyword&gt;&lt;keyword&gt;Aorta, Thoracic/pathology&lt;/keyword&gt;&lt;keyword&gt;Bone and Bones/metabolism&lt;/keyword&gt;&lt;keyword&gt;Cartilage, Articular/metabolism&lt;/keyword&gt;&lt;keyword&gt;Collagen/metabolism&lt;/keyword&gt;&lt;keyword&gt;Connective Tissue/pathology&lt;/keyword&gt;&lt;keyword&gt;Copper/metabolism&lt;/keyword&gt;&lt;keyword&gt;Deficiency Diseases/metabolism/pathology&lt;/keyword&gt;&lt;keyword&gt;Femur/pathology&lt;/keyword&gt;&lt;keyword&gt;Glycosaminoglycans/metabolism&lt;/keyword&gt;&lt;keyword&gt;Lathyrism/chemically induced/metabolism/*pathology/physiopathology&lt;/keyword&gt;&lt;keyword&gt;Lysine/metabolism&lt;/keyword&gt;&lt;keyword&gt;Scapula/pathology&lt;/keyword&gt;&lt;keyword&gt;Skin/physiopathology&lt;/keyword&gt;&lt;keyword&gt;Swine&lt;/keyword&gt;&lt;/keywords&gt;&lt;dates&gt;&lt;year&gt;1969&lt;/year&gt;&lt;pub-dates&gt;&lt;date&gt;Apr&lt;/date&gt;&lt;/pub-dates&gt;&lt;/dates&gt;&lt;isbn&gt;0363-0153 (Print)&amp;#xD;0363-0153 (Linking)&lt;/isbn&gt;&lt;accession-num&gt;4237288&lt;/accession-num&gt;&lt;urls&gt;&lt;related-urls&gt;&lt;url&gt;https://www.ncbi.nlm.nih.gov/pubmed/4237288&lt;/url&gt;&lt;/related-urls&gt;&lt;/urls&gt;&lt;/record&gt;&lt;/Cite&gt;&lt;/EndNote&gt;</w:instrText>
      </w:r>
      <w:r w:rsidR="00E36F17" w:rsidRPr="00DF5FAE">
        <w:rPr>
          <w:color w:val="auto"/>
        </w:rPr>
        <w:fldChar w:fldCharType="separate"/>
      </w:r>
      <w:r w:rsidR="00E36F17" w:rsidRPr="00DF5FAE">
        <w:rPr>
          <w:noProof/>
          <w:color w:val="auto"/>
          <w:vertAlign w:val="superscript"/>
        </w:rPr>
        <w:t>11</w:t>
      </w:r>
      <w:r w:rsidR="00E36F17" w:rsidRPr="00DF5FAE">
        <w:rPr>
          <w:color w:val="auto"/>
        </w:rPr>
        <w:fldChar w:fldCharType="end"/>
      </w:r>
      <w:r w:rsidR="002C36FA">
        <w:rPr>
          <w:color w:val="auto"/>
        </w:rPr>
        <w:t xml:space="preserve">. </w:t>
      </w:r>
      <w:r w:rsidRPr="00DF5FAE">
        <w:rPr>
          <w:color w:val="auto"/>
        </w:rPr>
        <w:t>For non</w:t>
      </w:r>
      <w:r w:rsidR="00E05C88" w:rsidRPr="00DF5FAE">
        <w:rPr>
          <w:color w:val="auto"/>
        </w:rPr>
        <w:t>-</w:t>
      </w:r>
      <w:r w:rsidRPr="00DF5FAE">
        <w:rPr>
          <w:color w:val="auto"/>
        </w:rPr>
        <w:t>surgically trained investigators, the induction of AAA in swine</w:t>
      </w:r>
      <w:r w:rsidR="00D441D6" w:rsidRPr="00DF5FAE">
        <w:rPr>
          <w:color w:val="auto"/>
        </w:rPr>
        <w:t xml:space="preserve"> via laparotomy</w:t>
      </w:r>
      <w:r w:rsidRPr="00DF5FAE">
        <w:rPr>
          <w:color w:val="auto"/>
        </w:rPr>
        <w:t xml:space="preserve"> can be daunting. Each step is fraught with potential complicatio</w:t>
      </w:r>
      <w:r w:rsidR="00D441D6" w:rsidRPr="00DF5FAE">
        <w:rPr>
          <w:color w:val="auto"/>
        </w:rPr>
        <w:t>ns, from bowel and ureter</w:t>
      </w:r>
      <w:r w:rsidR="00E63DC5" w:rsidRPr="00DF5FAE">
        <w:rPr>
          <w:color w:val="auto"/>
        </w:rPr>
        <w:t>al</w:t>
      </w:r>
      <w:r w:rsidR="00D441D6" w:rsidRPr="00DF5FAE">
        <w:rPr>
          <w:color w:val="auto"/>
        </w:rPr>
        <w:t xml:space="preserve"> injuries to arterial or venous bleeding</w:t>
      </w:r>
      <w:r w:rsidR="009D7232" w:rsidRPr="00DF5FAE">
        <w:rPr>
          <w:color w:val="auto"/>
        </w:rPr>
        <w:t xml:space="preserve"> requiring repair</w:t>
      </w:r>
      <w:r w:rsidR="00D441D6" w:rsidRPr="00DF5FAE">
        <w:rPr>
          <w:color w:val="auto"/>
        </w:rPr>
        <w:t xml:space="preserve"> to post-operative </w:t>
      </w:r>
      <w:r w:rsidR="00704441" w:rsidRPr="00DF5FAE">
        <w:rPr>
          <w:color w:val="auto"/>
        </w:rPr>
        <w:t>wound infections</w:t>
      </w:r>
      <w:r w:rsidR="009D7232" w:rsidRPr="00DF5FAE">
        <w:rPr>
          <w:color w:val="auto"/>
        </w:rPr>
        <w:t>. T</w:t>
      </w:r>
      <w:r w:rsidRPr="00DF5FAE">
        <w:rPr>
          <w:color w:val="auto"/>
        </w:rPr>
        <w:t>he investigator must be prepared for contingencies in order to survive the pig</w:t>
      </w:r>
      <w:r w:rsidR="00D441D6" w:rsidRPr="00DF5FAE">
        <w:rPr>
          <w:color w:val="auto"/>
        </w:rPr>
        <w:t xml:space="preserve"> to its goal end point</w:t>
      </w:r>
      <w:r w:rsidRPr="00DF5FAE">
        <w:rPr>
          <w:color w:val="auto"/>
        </w:rPr>
        <w:t xml:space="preserve">. </w:t>
      </w:r>
      <w:r w:rsidR="00D441D6" w:rsidRPr="00DF5FAE">
        <w:rPr>
          <w:color w:val="auto"/>
        </w:rPr>
        <w:t>A</w:t>
      </w:r>
      <w:r w:rsidRPr="00DF5FAE">
        <w:rPr>
          <w:color w:val="auto"/>
        </w:rPr>
        <w:t xml:space="preserve"> true team effort is required</w:t>
      </w:r>
      <w:r w:rsidR="00D441D6" w:rsidRPr="00DF5FAE">
        <w:rPr>
          <w:color w:val="auto"/>
        </w:rPr>
        <w:t>,</w:t>
      </w:r>
      <w:r w:rsidRPr="00DF5FAE">
        <w:rPr>
          <w:color w:val="auto"/>
        </w:rPr>
        <w:t xml:space="preserve"> including an experienced surgeon well versed in abdominal anatomy, provision of exceptional</w:t>
      </w:r>
      <w:r w:rsidR="00D441D6" w:rsidRPr="00DF5FAE">
        <w:rPr>
          <w:color w:val="auto"/>
        </w:rPr>
        <w:t xml:space="preserve"> anesthesia including attention to vital signs and fluid status</w:t>
      </w:r>
      <w:r w:rsidRPr="00DF5FAE">
        <w:rPr>
          <w:color w:val="auto"/>
        </w:rPr>
        <w:t>, and</w:t>
      </w:r>
      <w:r w:rsidR="00704441" w:rsidRPr="00DF5FAE">
        <w:rPr>
          <w:color w:val="auto"/>
        </w:rPr>
        <w:t xml:space="preserve"> attentive post-operative care. Our team has experienced</w:t>
      </w:r>
      <w:r w:rsidR="009D7232" w:rsidRPr="00DF5FAE">
        <w:rPr>
          <w:color w:val="auto"/>
        </w:rPr>
        <w:t xml:space="preserve"> all of the above complications and acted accordingly whether with repair of enterotomy or caval injuries or antibiotics for infections. However,</w:t>
      </w:r>
      <w:r w:rsidR="00704441" w:rsidRPr="00DF5FAE">
        <w:rPr>
          <w:color w:val="auto"/>
        </w:rPr>
        <w:t xml:space="preserve"> an unforeseen complication involved the degree to which BAPN impaired </w:t>
      </w:r>
      <w:r w:rsidR="00E63DC5" w:rsidRPr="00DF5FAE">
        <w:rPr>
          <w:color w:val="auto"/>
        </w:rPr>
        <w:t xml:space="preserve">incisional </w:t>
      </w:r>
      <w:r w:rsidR="00704441" w:rsidRPr="00DF5FAE">
        <w:rPr>
          <w:color w:val="auto"/>
        </w:rPr>
        <w:t>wound healing in the pigs.</w:t>
      </w:r>
      <w:r w:rsidR="00E63DC5" w:rsidRPr="00DF5FAE">
        <w:rPr>
          <w:color w:val="auto"/>
        </w:rPr>
        <w:t xml:space="preserve"> </w:t>
      </w:r>
      <w:r w:rsidR="00E05C88" w:rsidRPr="00DF5FAE">
        <w:rPr>
          <w:color w:val="auto"/>
        </w:rPr>
        <w:t xml:space="preserve">Around 3 </w:t>
      </w:r>
      <w:r w:rsidR="00E63DC5" w:rsidRPr="00DF5FAE">
        <w:rPr>
          <w:color w:val="auto"/>
        </w:rPr>
        <w:t>week</w:t>
      </w:r>
      <w:r w:rsidR="00E05C88" w:rsidRPr="00DF5FAE">
        <w:rPr>
          <w:color w:val="auto"/>
        </w:rPr>
        <w:t>s</w:t>
      </w:r>
      <w:r w:rsidR="00E63DC5" w:rsidRPr="00DF5FAE">
        <w:rPr>
          <w:color w:val="auto"/>
        </w:rPr>
        <w:t xml:space="preserve"> post-operatively,</w:t>
      </w:r>
      <w:r w:rsidR="00704441" w:rsidRPr="00DF5FAE">
        <w:rPr>
          <w:color w:val="auto"/>
        </w:rPr>
        <w:t xml:space="preserve"> </w:t>
      </w:r>
      <w:r w:rsidR="004F03D3" w:rsidRPr="00DF5FAE">
        <w:rPr>
          <w:color w:val="auto"/>
        </w:rPr>
        <w:t>some</w:t>
      </w:r>
      <w:r w:rsidR="00704441" w:rsidRPr="00DF5FAE">
        <w:rPr>
          <w:color w:val="auto"/>
        </w:rPr>
        <w:t xml:space="preserve"> pigs </w:t>
      </w:r>
      <w:r w:rsidR="00E05C88" w:rsidRPr="00DF5FAE">
        <w:rPr>
          <w:color w:val="auto"/>
        </w:rPr>
        <w:t>exhibited</w:t>
      </w:r>
      <w:r w:rsidR="00704441" w:rsidRPr="00DF5FAE">
        <w:rPr>
          <w:color w:val="auto"/>
        </w:rPr>
        <w:t xml:space="preserve"> </w:t>
      </w:r>
      <w:r w:rsidR="004F03D3" w:rsidRPr="00DF5FAE">
        <w:rPr>
          <w:color w:val="auto"/>
        </w:rPr>
        <w:t>breakdown of their incisions with occasional</w:t>
      </w:r>
      <w:r w:rsidR="00E05C88" w:rsidRPr="00DF5FAE">
        <w:rPr>
          <w:color w:val="auto"/>
        </w:rPr>
        <w:t xml:space="preserve"> fascial dehiscence </w:t>
      </w:r>
      <w:r w:rsidR="00704441" w:rsidRPr="00DF5FAE">
        <w:rPr>
          <w:color w:val="auto"/>
        </w:rPr>
        <w:t>requiring take</w:t>
      </w:r>
      <w:r w:rsidR="00E05C88" w:rsidRPr="00DF5FAE">
        <w:rPr>
          <w:color w:val="auto"/>
        </w:rPr>
        <w:t>-</w:t>
      </w:r>
      <w:r w:rsidR="00704441" w:rsidRPr="00DF5FAE">
        <w:rPr>
          <w:color w:val="auto"/>
        </w:rPr>
        <w:t xml:space="preserve">back to the operating theater for revision and </w:t>
      </w:r>
      <w:r w:rsidR="004F03D3" w:rsidRPr="00DF5FAE">
        <w:rPr>
          <w:color w:val="auto"/>
        </w:rPr>
        <w:t>debridement</w:t>
      </w:r>
      <w:r w:rsidR="00704441" w:rsidRPr="00DF5FAE">
        <w:rPr>
          <w:color w:val="auto"/>
        </w:rPr>
        <w:t>. Careful monitoring of incisions post-operatively</w:t>
      </w:r>
      <w:r w:rsidR="009D7232" w:rsidRPr="00DF5FAE">
        <w:rPr>
          <w:color w:val="auto"/>
        </w:rPr>
        <w:t xml:space="preserve"> as well as closure in multiple layers </w:t>
      </w:r>
      <w:r w:rsidR="009D7232" w:rsidRPr="00DF5FAE">
        <w:rPr>
          <w:color w:val="auto"/>
        </w:rPr>
        <w:lastRenderedPageBreak/>
        <w:t>is advised to prevent this complication.</w:t>
      </w:r>
      <w:r w:rsidR="00704441" w:rsidRPr="00DF5FAE">
        <w:rPr>
          <w:color w:val="auto"/>
        </w:rPr>
        <w:t xml:space="preserve"> </w:t>
      </w:r>
    </w:p>
    <w:p w14:paraId="2D809DF0" w14:textId="77777777" w:rsidR="00CF7F61" w:rsidRPr="00DF5FAE" w:rsidRDefault="00CF7F61" w:rsidP="00DF5FAE">
      <w:pPr>
        <w:rPr>
          <w:color w:val="auto"/>
        </w:rPr>
      </w:pPr>
    </w:p>
    <w:p w14:paraId="226DD9B9" w14:textId="0CD648D5" w:rsidR="00E36F17" w:rsidRDefault="006364BF" w:rsidP="00DF5FAE">
      <w:pPr>
        <w:rPr>
          <w:color w:val="auto"/>
        </w:rPr>
      </w:pPr>
      <w:r w:rsidRPr="00DF5FAE">
        <w:rPr>
          <w:color w:val="auto"/>
        </w:rPr>
        <w:t xml:space="preserve">The critical portion of the </w:t>
      </w:r>
      <w:r w:rsidR="00E63DC5" w:rsidRPr="00DF5FAE">
        <w:rPr>
          <w:color w:val="auto"/>
        </w:rPr>
        <w:t>surgery</w:t>
      </w:r>
      <w:r w:rsidRPr="00DF5FAE">
        <w:rPr>
          <w:color w:val="auto"/>
        </w:rPr>
        <w:t xml:space="preserve"> involves cannulation of aorta via the caudal mesenteric artery, which can be frustrating, given its small size. The use of a micropuncture wires </w:t>
      </w:r>
      <w:r w:rsidR="00D441D6" w:rsidRPr="00DF5FAE">
        <w:rPr>
          <w:color w:val="auto"/>
        </w:rPr>
        <w:t xml:space="preserve">has </w:t>
      </w:r>
      <w:r w:rsidRPr="00DF5FAE">
        <w:rPr>
          <w:color w:val="auto"/>
        </w:rPr>
        <w:t>aid</w:t>
      </w:r>
      <w:r w:rsidR="00D441D6" w:rsidRPr="00DF5FAE">
        <w:rPr>
          <w:color w:val="auto"/>
        </w:rPr>
        <w:t>ed</w:t>
      </w:r>
      <w:r w:rsidRPr="00DF5FAE">
        <w:rPr>
          <w:color w:val="auto"/>
        </w:rPr>
        <w:t xml:space="preserve"> </w:t>
      </w:r>
      <w:r w:rsidR="00D441D6" w:rsidRPr="00DF5FAE">
        <w:rPr>
          <w:color w:val="auto"/>
        </w:rPr>
        <w:t xml:space="preserve">us </w:t>
      </w:r>
      <w:r w:rsidRPr="00DF5FAE">
        <w:rPr>
          <w:color w:val="auto"/>
        </w:rPr>
        <w:t xml:space="preserve">in this cannulation. </w:t>
      </w:r>
      <w:r w:rsidR="00704441" w:rsidRPr="00DF5FAE">
        <w:rPr>
          <w:color w:val="auto"/>
        </w:rPr>
        <w:t xml:space="preserve">This step is essential as the cannulation wire allows access to the aorta for the balloon and perfusion cannula. Balloon angioplasty prior to perfusion is </w:t>
      </w:r>
      <w:r w:rsidR="00585437" w:rsidRPr="00DF5FAE">
        <w:rPr>
          <w:color w:val="auto"/>
        </w:rPr>
        <w:t xml:space="preserve">essential in our </w:t>
      </w:r>
      <w:r w:rsidR="001F05CE" w:rsidRPr="00DF5FAE">
        <w:rPr>
          <w:color w:val="auto"/>
        </w:rPr>
        <w:t>experience</w:t>
      </w:r>
      <w:r w:rsidR="00704441" w:rsidRPr="00DF5FAE">
        <w:rPr>
          <w:color w:val="auto"/>
        </w:rPr>
        <w:t xml:space="preserve">, as the balloon dilation </w:t>
      </w:r>
      <w:r w:rsidR="00E63DC5" w:rsidRPr="00DF5FAE">
        <w:rPr>
          <w:color w:val="auto"/>
        </w:rPr>
        <w:t>hypothetically</w:t>
      </w:r>
      <w:r w:rsidR="00704441" w:rsidRPr="00DF5FAE">
        <w:rPr>
          <w:color w:val="auto"/>
        </w:rPr>
        <w:t xml:space="preserve"> create</w:t>
      </w:r>
      <w:r w:rsidR="00585437" w:rsidRPr="00DF5FAE">
        <w:rPr>
          <w:color w:val="auto"/>
        </w:rPr>
        <w:t>s</w:t>
      </w:r>
      <w:r w:rsidR="00704441" w:rsidRPr="00DF5FAE">
        <w:rPr>
          <w:color w:val="auto"/>
        </w:rPr>
        <w:t xml:space="preserve"> endothelial disruption</w:t>
      </w:r>
      <w:r w:rsidR="00E63DC5" w:rsidRPr="00DF5FAE">
        <w:rPr>
          <w:color w:val="auto"/>
        </w:rPr>
        <w:t xml:space="preserve"> allowing elastase perfusion to more readily enter the aortic media.</w:t>
      </w:r>
      <w:r w:rsidR="00D441D6" w:rsidRPr="00DF5FAE">
        <w:rPr>
          <w:color w:val="auto"/>
        </w:rPr>
        <w:t xml:space="preserve"> </w:t>
      </w:r>
      <w:r w:rsidR="00585437" w:rsidRPr="00DF5FAE">
        <w:rPr>
          <w:color w:val="auto"/>
        </w:rPr>
        <w:t>A</w:t>
      </w:r>
      <w:r w:rsidR="00D441D6" w:rsidRPr="00DF5FAE">
        <w:rPr>
          <w:color w:val="auto"/>
        </w:rPr>
        <w:t>dequate perfusion</w:t>
      </w:r>
      <w:r w:rsidR="001F05CE" w:rsidRPr="00DF5FAE">
        <w:rPr>
          <w:color w:val="auto"/>
        </w:rPr>
        <w:t xml:space="preserve"> is defined as a taut segment of aorta without leakage or escape of fluid around the catheter or from the aortic wall. Achieving adequate perfusion </w:t>
      </w:r>
      <w:r w:rsidR="00D441D6" w:rsidRPr="00DF5FAE">
        <w:rPr>
          <w:color w:val="auto"/>
        </w:rPr>
        <w:t>of elastase</w:t>
      </w:r>
      <w:r w:rsidR="001F05CE" w:rsidRPr="00DF5FAE">
        <w:rPr>
          <w:color w:val="auto"/>
        </w:rPr>
        <w:t xml:space="preserve">, </w:t>
      </w:r>
      <w:r w:rsidR="00D441D6" w:rsidRPr="00DF5FAE">
        <w:rPr>
          <w:color w:val="auto"/>
        </w:rPr>
        <w:t xml:space="preserve">while limiting total aortic cross clamp time to </w:t>
      </w:r>
      <w:r w:rsidR="00E63DC5" w:rsidRPr="00DF5FAE">
        <w:rPr>
          <w:color w:val="auto"/>
        </w:rPr>
        <w:t xml:space="preserve">no longer than </w:t>
      </w:r>
      <w:r w:rsidR="00D441D6" w:rsidRPr="00DF5FAE">
        <w:rPr>
          <w:color w:val="auto"/>
        </w:rPr>
        <w:t>10 min</w:t>
      </w:r>
      <w:r w:rsidR="001F05CE" w:rsidRPr="00DF5FAE">
        <w:rPr>
          <w:color w:val="auto"/>
        </w:rPr>
        <w:t xml:space="preserve">, is essential </w:t>
      </w:r>
      <w:r w:rsidR="00CF7F61">
        <w:rPr>
          <w:color w:val="auto"/>
        </w:rPr>
        <w:t>for</w:t>
      </w:r>
      <w:r w:rsidR="001F05CE" w:rsidRPr="00DF5FAE">
        <w:rPr>
          <w:color w:val="auto"/>
        </w:rPr>
        <w:t xml:space="preserve"> good aneurysm formation while simultaneously avoiding ischemic complications</w:t>
      </w:r>
      <w:r w:rsidR="00D441D6" w:rsidRPr="00DF5FAE">
        <w:rPr>
          <w:color w:val="auto"/>
        </w:rPr>
        <w:t>.</w:t>
      </w:r>
      <w:r w:rsidR="00E63DC5" w:rsidRPr="00DF5FAE">
        <w:rPr>
          <w:color w:val="auto"/>
        </w:rPr>
        <w:t xml:space="preserve"> Limiting total aortic cross clamp time to less than 20 min for the entire procedure and </w:t>
      </w:r>
      <w:r w:rsidR="00E36F17" w:rsidRPr="00DF5FAE">
        <w:rPr>
          <w:color w:val="auto"/>
        </w:rPr>
        <w:t>allowing</w:t>
      </w:r>
      <w:r w:rsidR="00E63DC5" w:rsidRPr="00DF5FAE">
        <w:rPr>
          <w:color w:val="auto"/>
        </w:rPr>
        <w:t xml:space="preserve"> adequate time for reperfusion</w:t>
      </w:r>
      <w:r w:rsidR="00585437" w:rsidRPr="00DF5FAE">
        <w:rPr>
          <w:color w:val="auto"/>
        </w:rPr>
        <w:t xml:space="preserve"> in between ballo</w:t>
      </w:r>
      <w:r w:rsidR="001F05CE" w:rsidRPr="00DF5FAE">
        <w:rPr>
          <w:color w:val="auto"/>
        </w:rPr>
        <w:t>o</w:t>
      </w:r>
      <w:r w:rsidR="00585437" w:rsidRPr="00DF5FAE">
        <w:rPr>
          <w:color w:val="auto"/>
        </w:rPr>
        <w:t>n dilation and elastase p</w:t>
      </w:r>
      <w:r w:rsidR="001F05CE" w:rsidRPr="00DF5FAE">
        <w:rPr>
          <w:color w:val="auto"/>
        </w:rPr>
        <w:t>er</w:t>
      </w:r>
      <w:r w:rsidR="00585437" w:rsidRPr="00DF5FAE">
        <w:rPr>
          <w:color w:val="auto"/>
        </w:rPr>
        <w:t xml:space="preserve">fusions </w:t>
      </w:r>
      <w:r w:rsidR="00E63DC5" w:rsidRPr="00DF5FAE">
        <w:rPr>
          <w:color w:val="auto"/>
        </w:rPr>
        <w:t>avoid</w:t>
      </w:r>
      <w:r w:rsidR="00585437" w:rsidRPr="00DF5FAE">
        <w:rPr>
          <w:color w:val="auto"/>
        </w:rPr>
        <w:t>s</w:t>
      </w:r>
      <w:r w:rsidR="00E63DC5" w:rsidRPr="00DF5FAE">
        <w:rPr>
          <w:color w:val="auto"/>
        </w:rPr>
        <w:t xml:space="preserve"> the dreaded spinal ischemia complication.</w:t>
      </w:r>
      <w:r w:rsidR="00D441D6" w:rsidRPr="00DF5FAE">
        <w:rPr>
          <w:color w:val="auto"/>
        </w:rPr>
        <w:t xml:space="preserve"> If </w:t>
      </w:r>
      <w:r w:rsidR="001F05CE" w:rsidRPr="00DF5FAE">
        <w:rPr>
          <w:color w:val="auto"/>
        </w:rPr>
        <w:t>adequate</w:t>
      </w:r>
      <w:r w:rsidR="00704441" w:rsidRPr="00DF5FAE">
        <w:rPr>
          <w:color w:val="auto"/>
        </w:rPr>
        <w:t xml:space="preserve"> perfusion is not obtained, there is likely a leak from somewhere in the perfused segment of </w:t>
      </w:r>
      <w:r w:rsidR="00CF7F61">
        <w:rPr>
          <w:color w:val="auto"/>
        </w:rPr>
        <w:t xml:space="preserve">the </w:t>
      </w:r>
      <w:r w:rsidR="00704441" w:rsidRPr="00DF5FAE">
        <w:rPr>
          <w:color w:val="auto"/>
        </w:rPr>
        <w:t>aorta</w:t>
      </w:r>
      <w:r w:rsidR="00E63DC5" w:rsidRPr="00DF5FAE">
        <w:rPr>
          <w:color w:val="auto"/>
        </w:rPr>
        <w:t>, usually an inadvertent aortotomy from the dissection or retrograde leak from the cannulation site. It is crucial to repair any defect in the perfused segment to allow adequate perfusion of elastase. A vessel loop may be wrapped just proximal to aortic cannulation site to prevent retrograde flow of elastase</w:t>
      </w:r>
      <w:r w:rsidR="001F05CE" w:rsidRPr="00DF5FAE">
        <w:rPr>
          <w:color w:val="auto"/>
        </w:rPr>
        <w:t xml:space="preserve">. </w:t>
      </w:r>
      <w:r w:rsidR="00E63DC5" w:rsidRPr="00DF5FAE">
        <w:rPr>
          <w:color w:val="auto"/>
        </w:rPr>
        <w:t xml:space="preserve">Any lumbar artery should also be temporarily clamped during perfusion to avoid elastase entering the systemic circulation, which may cause a septic response in the swine. </w:t>
      </w:r>
    </w:p>
    <w:p w14:paraId="13B4BACB" w14:textId="77777777" w:rsidR="00CF7F61" w:rsidRPr="00DF5FAE" w:rsidRDefault="00CF7F61" w:rsidP="00DF5FAE">
      <w:pPr>
        <w:rPr>
          <w:color w:val="auto"/>
        </w:rPr>
      </w:pPr>
    </w:p>
    <w:p w14:paraId="25A74DA3" w14:textId="77777777" w:rsidR="00CF7F61" w:rsidRDefault="00E36F17" w:rsidP="00DF5FAE">
      <w:pPr>
        <w:rPr>
          <w:color w:val="auto"/>
        </w:rPr>
      </w:pPr>
      <w:r w:rsidRPr="00DF5FAE">
        <w:rPr>
          <w:color w:val="auto"/>
        </w:rPr>
        <w:t>Logical next steps for this model include testing novel therapies for the medical treatment of AAA. As mentioned previously, there are no known medical therapies to attenuate or regress aortic aneurysm growth and current definitive care involves open surgical or endovascular approaches.</w:t>
      </w:r>
      <w:r w:rsidR="00C02D97" w:rsidRPr="00DF5FAE">
        <w:rPr>
          <w:color w:val="auto"/>
        </w:rPr>
        <w:t xml:space="preserve"> Prior study has defined the roles of proinflammatory cytokines, Interleukin-1β (IL-1 β) and Interleukin-6 (IL-6</w:t>
      </w:r>
      <w:r w:rsidR="00151FA0" w:rsidRPr="00DF5FAE">
        <w:rPr>
          <w:color w:val="auto"/>
        </w:rPr>
        <w:t>) in</w:t>
      </w:r>
      <w:r w:rsidR="00C02D97" w:rsidRPr="00DF5FAE">
        <w:rPr>
          <w:color w:val="auto"/>
        </w:rPr>
        <w:t xml:space="preserve"> the pathogenesis of descending thoracic aortic aneurysms and AAA, and inhibition of these receptors may provide potential therapeutic avenues for the treatment of these diseases</w:t>
      </w:r>
      <w:r w:rsidR="00C02D97" w:rsidRPr="00DF5FAE">
        <w:rPr>
          <w:color w:val="auto"/>
        </w:rPr>
        <w:fldChar w:fldCharType="begin">
          <w:fldData xml:space="preserve">PEVuZE5vdGU+PENpdGU+PEF1dGhvcj5Qb3BlPC9BdXRob3I+PFllYXI+MjAxNTwvWWVhcj48UmVj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</w:fldData>
        </w:fldChar>
      </w:r>
      <w:r w:rsidR="00C02D97" w:rsidRPr="00DF5FAE">
        <w:rPr>
          <w:color w:val="auto"/>
        </w:rPr>
        <w:instrText xml:space="preserve"> ADDIN EN.CITE </w:instrText>
      </w:r>
      <w:r w:rsidR="00C02D97" w:rsidRPr="00DF5FAE">
        <w:rPr>
          <w:color w:val="auto"/>
        </w:rPr>
        <w:fldChar w:fldCharType="begin">
          <w:fldData xml:space="preserve">PEVuZE5vdGU+PENpdGU+PEF1dGhvcj5Qb3BlPC9BdXRob3I+PFllYXI+MjAxNTwvWWVhcj48UmVj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</w:fldData>
        </w:fldChar>
      </w:r>
      <w:r w:rsidR="00C02D97" w:rsidRPr="00DF5FAE">
        <w:rPr>
          <w:color w:val="auto"/>
        </w:rPr>
        <w:instrText xml:space="preserve"> ADDIN EN.CITE.DATA </w:instrText>
      </w:r>
      <w:r w:rsidR="00C02D97" w:rsidRPr="00DF5FAE">
        <w:rPr>
          <w:color w:val="auto"/>
        </w:rPr>
      </w:r>
      <w:r w:rsidR="00C02D97" w:rsidRPr="00DF5FAE">
        <w:rPr>
          <w:color w:val="auto"/>
        </w:rPr>
        <w:fldChar w:fldCharType="end"/>
      </w:r>
      <w:r w:rsidR="00C02D97" w:rsidRPr="00DF5FAE">
        <w:rPr>
          <w:color w:val="auto"/>
        </w:rPr>
      </w:r>
      <w:r w:rsidR="00C02D97" w:rsidRPr="00DF5FAE">
        <w:rPr>
          <w:color w:val="auto"/>
        </w:rPr>
        <w:fldChar w:fldCharType="separate"/>
      </w:r>
      <w:r w:rsidR="00C02D97" w:rsidRPr="00DF5FAE">
        <w:rPr>
          <w:noProof/>
          <w:color w:val="auto"/>
          <w:vertAlign w:val="superscript"/>
        </w:rPr>
        <w:t>17-19</w:t>
      </w:r>
      <w:r w:rsidR="00C02D97" w:rsidRPr="00DF5FAE">
        <w:rPr>
          <w:color w:val="auto"/>
        </w:rPr>
        <w:fldChar w:fldCharType="end"/>
      </w:r>
      <w:r w:rsidR="00CF7F61">
        <w:rPr>
          <w:color w:val="auto"/>
        </w:rPr>
        <w:t>.</w:t>
      </w:r>
      <w:r w:rsidR="00C02D97" w:rsidRPr="00DF5FAE">
        <w:rPr>
          <w:color w:val="auto"/>
        </w:rPr>
        <w:t xml:space="preserve"> These studies have </w:t>
      </w:r>
      <w:r w:rsidR="00CF7F61" w:rsidRPr="00DF5FAE">
        <w:rPr>
          <w:color w:val="auto"/>
        </w:rPr>
        <w:t xml:space="preserve">only </w:t>
      </w:r>
      <w:r w:rsidR="00C02D97" w:rsidRPr="00DF5FAE">
        <w:rPr>
          <w:color w:val="auto"/>
        </w:rPr>
        <w:t>been done in murine models</w:t>
      </w:r>
      <w:r w:rsidR="002D26CF" w:rsidRPr="00DF5FAE">
        <w:rPr>
          <w:color w:val="auto"/>
        </w:rPr>
        <w:t xml:space="preserve"> so the next steps should involve large animal models. </w:t>
      </w:r>
      <w:r w:rsidR="00E14CF5" w:rsidRPr="00DF5FAE">
        <w:rPr>
          <w:color w:val="auto"/>
        </w:rPr>
        <w:t>Additionally, a large animal descending thoracic aortic aneurysm is another avenue for future study. Due to differing embryologic origins, there are inherent differences in the wall composition of the thoracic and abdominal aorta, leading to differing pathophysiology of aneurysms in these two segments</w:t>
      </w:r>
      <w:r w:rsidR="00E14CF5" w:rsidRPr="00DF5FAE">
        <w:rPr>
          <w:color w:val="auto"/>
        </w:rPr>
        <w:fldChar w:fldCharType="begin"/>
      </w:r>
      <w:r w:rsidR="00E14CF5" w:rsidRPr="00DF5FAE">
        <w:rPr>
          <w:color w:val="auto"/>
        </w:rPr>
        <w:instrText xml:space="preserve"> ADDIN EN.CITE &lt;EndNote&gt;&lt;Cite&gt;&lt;Author&gt;Ruddy&lt;/Author&gt;&lt;Year&gt;2008&lt;/Year&gt;&lt;RecNum&gt;64&lt;/RecNum&gt;&lt;DisplayText&gt;&lt;style face="superscript"&gt;20&lt;/style&gt;&lt;/DisplayText&gt;&lt;record&gt;&lt;rec-number&gt;64&lt;/rec-number&gt;&lt;foreign-keys&gt;&lt;key app="EN" db-id="ftddpxfxlffraneavt45tsww2922sawzaw22" timestamp="1555534449"&gt;64&lt;/key&gt;&lt;/foreign-keys&gt;&lt;ref-type name="Journal Article"&gt;17&lt;/ref-type&gt;&lt;contributors&gt;&lt;authors&gt;&lt;author&gt;Ruddy, J. M.&lt;/author&gt;&lt;author&gt;Jones, J. A.&lt;/author&gt;&lt;author&gt;Spinale, F. G.&lt;/author&gt;&lt;author&gt;Ikonomidis, J. S.&lt;/author&gt;&lt;/authors&gt;&lt;/contributors&gt;&lt;auth-address&gt;Division of Cardiothoracic Surgery, Department of Surgery, Medical University of South Carolina, Charleston, SC 29425, USA.&lt;/auth-address&gt;&lt;titles&gt;&lt;title&gt;Regional heterogeneity within the aorta: relevance to aneurysm disease&lt;/title&gt;&lt;secondary-title&gt;J Thorac Cardiovasc Surg&lt;/secondary-title&gt;&lt;/titles&gt;&lt;periodical&gt;&lt;full-title&gt;J Thorac Cardiovasc Surg&lt;/full-title&gt;&lt;/periodical&gt;&lt;pages&gt;1123-30&lt;/pages&gt;&lt;volume&gt;136&lt;/volume&gt;&lt;number&gt;5&lt;/number&gt;&lt;edition&gt;2008/11/26&lt;/edition&gt;&lt;keywords&gt;&lt;keyword&gt;Aorta, Abdominal/*anatomy &amp;amp; histology/physiology&lt;/keyword&gt;&lt;keyword&gt;Aorta, Thoracic/*anatomy &amp;amp; histology/physiology&lt;/keyword&gt;&lt;keyword&gt;Aortic Aneurysm, Abdominal/*etiology&lt;/keyword&gt;&lt;keyword&gt;Aortic Aneurysm, Thoracic/*etiology&lt;/keyword&gt;&lt;keyword&gt;Humans&lt;/keyword&gt;&lt;/keywords&gt;&lt;dates&gt;&lt;year&gt;2008&lt;/year&gt;&lt;pub-dates&gt;&lt;date&gt;Nov&lt;/date&gt;&lt;/pub-dates&gt;&lt;/dates&gt;&lt;isbn&gt;1097-685X (Electronic)&amp;#xD;0022-5223 (Linking)&lt;/isbn&gt;&lt;accession-num&gt;19026791&lt;/accession-num&gt;&lt;urls&gt;&lt;related-urls&gt;&lt;url&gt;https://www.ncbi.nlm.nih.gov/pubmed/19026791&lt;/url&gt;&lt;/related-urls&gt;&lt;/urls&gt;&lt;custom2&gt;PMC2679174&lt;/custom2&gt;&lt;electronic-resource-num&gt;10.1016/j.jtcvs.2008.06.027&lt;/electronic-resource-num&gt;&lt;/record&gt;&lt;/Cite&gt;&lt;/EndNote&gt;</w:instrText>
      </w:r>
      <w:r w:rsidR="00E14CF5" w:rsidRPr="00DF5FAE">
        <w:rPr>
          <w:color w:val="auto"/>
        </w:rPr>
        <w:fldChar w:fldCharType="separate"/>
      </w:r>
      <w:r w:rsidR="00E14CF5" w:rsidRPr="00DF5FAE">
        <w:rPr>
          <w:noProof/>
          <w:color w:val="auto"/>
          <w:vertAlign w:val="superscript"/>
        </w:rPr>
        <w:t>20</w:t>
      </w:r>
      <w:r w:rsidR="00E14CF5" w:rsidRPr="00DF5FAE">
        <w:rPr>
          <w:color w:val="auto"/>
        </w:rPr>
        <w:fldChar w:fldCharType="end"/>
      </w:r>
      <w:r w:rsidR="00CF7F61">
        <w:rPr>
          <w:color w:val="auto"/>
        </w:rPr>
        <w:t>.</w:t>
      </w:r>
    </w:p>
    <w:p w14:paraId="3DF78C20" w14:textId="3659949E" w:rsidR="00E14CF5" w:rsidRPr="00DF5FAE" w:rsidRDefault="00C02D97" w:rsidP="00DF5FAE">
      <w:pPr>
        <w:rPr>
          <w:color w:val="auto"/>
        </w:rPr>
      </w:pPr>
      <w:r w:rsidRPr="00DF5FAE">
        <w:rPr>
          <w:color w:val="auto"/>
        </w:rPr>
        <w:t xml:space="preserve"> </w:t>
      </w:r>
    </w:p>
    <w:p w14:paraId="38B94B0C" w14:textId="114C6CFB" w:rsidR="004532FB" w:rsidRDefault="00E14CF5" w:rsidP="00DF5FAE">
      <w:pPr>
        <w:rPr>
          <w:color w:val="auto"/>
        </w:rPr>
      </w:pPr>
      <w:r w:rsidRPr="00DF5FAE">
        <w:rPr>
          <w:color w:val="auto"/>
        </w:rPr>
        <w:t xml:space="preserve">There are a few limitations of this model. First, </w:t>
      </w:r>
      <w:r w:rsidR="004532FB" w:rsidRPr="00DF5FAE">
        <w:rPr>
          <w:color w:val="auto"/>
        </w:rPr>
        <w:t xml:space="preserve">since multiple interventions are employed, </w:t>
      </w:r>
      <w:r w:rsidRPr="00DF5FAE">
        <w:rPr>
          <w:color w:val="auto"/>
        </w:rPr>
        <w:t xml:space="preserve">it is difficult to determine which </w:t>
      </w:r>
      <w:r w:rsidR="004532FB" w:rsidRPr="00DF5FAE">
        <w:rPr>
          <w:color w:val="auto"/>
        </w:rPr>
        <w:t xml:space="preserve">intervention contributes most to aneurysm formation. The amount of pressure required to achieve an adequately </w:t>
      </w:r>
      <w:r w:rsidR="002633A7" w:rsidRPr="00DF5FAE">
        <w:rPr>
          <w:color w:val="auto"/>
        </w:rPr>
        <w:t>elastase-</w:t>
      </w:r>
      <w:r w:rsidR="004532FB" w:rsidRPr="00DF5FAE">
        <w:rPr>
          <w:color w:val="auto"/>
        </w:rPr>
        <w:t xml:space="preserve">perfused aortic segment </w:t>
      </w:r>
      <w:r w:rsidR="002633A7" w:rsidRPr="00DF5FAE">
        <w:rPr>
          <w:color w:val="auto"/>
        </w:rPr>
        <w:t xml:space="preserve">is difficult to measure, </w:t>
      </w:r>
      <w:r w:rsidR="002A5634" w:rsidRPr="00DF5FAE">
        <w:rPr>
          <w:color w:val="auto"/>
        </w:rPr>
        <w:t>and may vary</w:t>
      </w:r>
      <w:r w:rsidR="00151FA0" w:rsidRPr="00DF5FAE">
        <w:rPr>
          <w:color w:val="auto"/>
        </w:rPr>
        <w:t xml:space="preserve">. </w:t>
      </w:r>
      <w:r w:rsidR="004532FB" w:rsidRPr="00DF5FAE">
        <w:rPr>
          <w:color w:val="auto"/>
        </w:rPr>
        <w:t>This could affect the amount of elastase entering the aortic media and subsequent aneurysm formation</w:t>
      </w:r>
      <w:r w:rsidR="002633A7" w:rsidRPr="00DF5FAE">
        <w:rPr>
          <w:color w:val="auto"/>
        </w:rPr>
        <w:t xml:space="preserve"> from one pig to the next. We are currently exploring a strategy to address this</w:t>
      </w:r>
      <w:r w:rsidR="004532FB" w:rsidRPr="00DF5FAE">
        <w:rPr>
          <w:color w:val="auto"/>
        </w:rPr>
        <w:t xml:space="preserve">. BAPN was mixed in with the pig’s food and swine intake in the perioperative period may vary, altering the amounts of BAPN each pig ingests. </w:t>
      </w:r>
      <w:r w:rsidR="00151FA0" w:rsidRPr="00DF5FAE">
        <w:rPr>
          <w:color w:val="auto"/>
        </w:rPr>
        <w:t>Finally, this model requires many resources and investment to be successful. This includes operating rooms, surgeons and anesthesia providers, animal housing, post-operative care, and purchase of BAPN, which can be prohibitively expensive. Each lab should carefully evaluate their resources and funding prior to attempting this model.</w:t>
      </w:r>
    </w:p>
    <w:p w14:paraId="3BFD823F" w14:textId="77777777" w:rsidR="00CF7F61" w:rsidRPr="00DF5FAE" w:rsidRDefault="00CF7F61" w:rsidP="00DF5FAE">
      <w:pPr>
        <w:rPr>
          <w:color w:val="auto"/>
        </w:rPr>
      </w:pPr>
    </w:p>
    <w:p w14:paraId="4991549D" w14:textId="3BE7F83A" w:rsidR="006364BF" w:rsidRPr="00DF5FAE" w:rsidRDefault="004532FB" w:rsidP="00DF5FAE">
      <w:pPr>
        <w:rPr>
          <w:color w:val="auto"/>
        </w:rPr>
      </w:pPr>
      <w:r w:rsidRPr="00DF5FAE">
        <w:rPr>
          <w:color w:val="auto"/>
        </w:rPr>
        <w:t>Overall, despite certain limitations, swine AAA with sequela of chronic disease can be created reproducibly using a combination of BAPN, balloon angioplasty, elastase perfusion and topical elastase application. This has important implications for translational research applicable to human disease.</w:t>
      </w:r>
      <w:r w:rsidR="008276C7">
        <w:rPr>
          <w:color w:val="auto"/>
        </w:rPr>
        <w:t xml:space="preserve"> </w:t>
      </w:r>
    </w:p>
    <w:p w14:paraId="267908F6" w14:textId="77777777" w:rsidR="00D45825" w:rsidRPr="00DF5FAE" w:rsidRDefault="00D45825" w:rsidP="00DF5FAE">
      <w:pPr>
        <w:rPr>
          <w:color w:val="auto"/>
        </w:rPr>
      </w:pPr>
    </w:p>
    <w:p w14:paraId="1734505F" w14:textId="0F5D0614" w:rsidR="00AA03DF" w:rsidRPr="00DF5FAE" w:rsidRDefault="00AA03DF" w:rsidP="00DF5FAE">
      <w:pPr>
        <w:pStyle w:val="NormalWeb"/>
        <w:spacing w:before="0" w:beforeAutospacing="0" w:after="0" w:afterAutospacing="0"/>
        <w:rPr>
          <w:color w:val="808080"/>
        </w:rPr>
      </w:pPr>
      <w:r w:rsidRPr="00DF5FAE">
        <w:rPr>
          <w:b/>
          <w:bCs/>
        </w:rPr>
        <w:t xml:space="preserve">ACKNOWLEDGMENTS: </w:t>
      </w:r>
    </w:p>
    <w:p w14:paraId="47CEDA1B" w14:textId="77777777" w:rsidR="00A36BE6" w:rsidRPr="00DF5FAE" w:rsidRDefault="004532FB" w:rsidP="00DF5FAE">
      <w:pPr>
        <w:widowControl/>
        <w:rPr>
          <w:bCs/>
          <w:color w:val="auto"/>
        </w:rPr>
      </w:pPr>
      <w:r w:rsidRPr="00DF5FAE">
        <w:rPr>
          <w:bCs/>
          <w:color w:val="auto"/>
        </w:rPr>
        <w:t xml:space="preserve">We thank Anthony Herring and Cindy Dodson for their knowledge and technical expertise. </w:t>
      </w:r>
    </w:p>
    <w:p w14:paraId="26718007" w14:textId="77777777" w:rsidR="00A36BE6" w:rsidRPr="00DF5FAE" w:rsidRDefault="00A36BE6" w:rsidP="00DF5FAE">
      <w:pPr>
        <w:widowControl/>
        <w:rPr>
          <w:bCs/>
          <w:color w:val="auto"/>
        </w:rPr>
      </w:pPr>
    </w:p>
    <w:p w14:paraId="2AED63EC" w14:textId="00390495" w:rsidR="00A36BE6" w:rsidRPr="00DF5FAE" w:rsidRDefault="00A36BE6" w:rsidP="00DF5FAE">
      <w:pPr>
        <w:widowControl/>
        <w:rPr>
          <w:b/>
          <w:bCs/>
          <w:color w:val="auto"/>
        </w:rPr>
      </w:pPr>
      <w:r w:rsidRPr="00DF5FAE">
        <w:rPr>
          <w:b/>
          <w:bCs/>
          <w:color w:val="auto"/>
        </w:rPr>
        <w:t>SOURCES OF FUNDING:</w:t>
      </w:r>
    </w:p>
    <w:p w14:paraId="7D6EFDD1" w14:textId="659220B6" w:rsidR="004532FB" w:rsidRPr="00DF5FAE" w:rsidRDefault="004532FB" w:rsidP="00DF5FAE">
      <w:pPr>
        <w:widowControl/>
        <w:rPr>
          <w:color w:val="auto"/>
        </w:rPr>
      </w:pPr>
      <w:r w:rsidRPr="00DF5FAE">
        <w:rPr>
          <w:bCs/>
          <w:color w:val="auto"/>
        </w:rPr>
        <w:t xml:space="preserve">Funding for this study was provided by the National Heart, Lung, and Blood Institute of the National </w:t>
      </w:r>
      <w:r w:rsidR="00A36BE6" w:rsidRPr="00DF5FAE">
        <w:rPr>
          <w:bCs/>
          <w:color w:val="auto"/>
        </w:rPr>
        <w:t xml:space="preserve">Institute of Health under Award No. </w:t>
      </w:r>
      <w:r w:rsidR="00A36BE6" w:rsidRPr="00DF5FAE">
        <w:rPr>
          <w:color w:val="auto"/>
        </w:rPr>
        <w:t>T32HL007849 and Grant Nos. R01HL081629-07 (G.R.U.) and R01HL124131-01 (G.R.U.).</w:t>
      </w:r>
    </w:p>
    <w:p w14:paraId="4DBB892C" w14:textId="77777777" w:rsidR="004532FB" w:rsidRPr="00DF5FAE" w:rsidRDefault="004532FB" w:rsidP="00DF5FAE">
      <w:pPr>
        <w:rPr>
          <w:b/>
          <w:bCs/>
        </w:rPr>
      </w:pPr>
    </w:p>
    <w:p w14:paraId="5D52ED8B" w14:textId="20EDFABE" w:rsidR="00AA03DF" w:rsidRPr="00DF5FAE" w:rsidRDefault="00AA03DF" w:rsidP="00DF5FAE">
      <w:pPr>
        <w:pStyle w:val="NormalWeb"/>
        <w:spacing w:before="0" w:beforeAutospacing="0" w:after="0" w:afterAutospacing="0"/>
        <w:rPr>
          <w:color w:val="808080"/>
        </w:rPr>
      </w:pPr>
      <w:r w:rsidRPr="00DF5FAE">
        <w:rPr>
          <w:b/>
        </w:rPr>
        <w:t>DISCLOSURES</w:t>
      </w:r>
      <w:r w:rsidRPr="00DF5FAE">
        <w:rPr>
          <w:b/>
          <w:bCs/>
        </w:rPr>
        <w:t xml:space="preserve">: </w:t>
      </w:r>
    </w:p>
    <w:p w14:paraId="05B6F5B4" w14:textId="7A31054F" w:rsidR="00A36BE6" w:rsidRPr="00DF5FAE" w:rsidRDefault="00A36BE6" w:rsidP="00DF5FAE">
      <w:pPr>
        <w:pStyle w:val="NormalWeb"/>
        <w:spacing w:before="0" w:beforeAutospacing="0" w:after="0" w:afterAutospacing="0"/>
        <w:rPr>
          <w:color w:val="auto"/>
        </w:rPr>
      </w:pPr>
      <w:r w:rsidRPr="00DF5FAE">
        <w:rPr>
          <w:color w:val="auto"/>
        </w:rPr>
        <w:t>None</w:t>
      </w:r>
    </w:p>
    <w:p w14:paraId="70FB77D4" w14:textId="77777777" w:rsidR="00A36BE6" w:rsidRPr="00DF5FAE" w:rsidRDefault="00A36BE6" w:rsidP="00DF5FAE">
      <w:pPr>
        <w:pStyle w:val="NormalWeb"/>
        <w:spacing w:before="0" w:beforeAutospacing="0" w:after="0" w:afterAutospacing="0"/>
        <w:rPr>
          <w:color w:val="auto"/>
        </w:rPr>
      </w:pPr>
    </w:p>
    <w:p w14:paraId="7861F507" w14:textId="00AB1EF4" w:rsidR="00203A69" w:rsidRPr="00CF7F61" w:rsidRDefault="009726EE" w:rsidP="00CF7F61">
      <w:pPr>
        <w:autoSpaceDE/>
        <w:autoSpaceDN/>
        <w:adjustRightInd/>
        <w:rPr>
          <w:rFonts w:eastAsia="Calibri"/>
          <w:b/>
          <w:color w:val="auto"/>
        </w:rPr>
      </w:pPr>
      <w:bookmarkStart w:id="1" w:name="References"/>
      <w:r w:rsidRPr="00DF5FAE">
        <w:rPr>
          <w:b/>
          <w:bCs/>
        </w:rPr>
        <w:t>REFERENCES</w:t>
      </w:r>
      <w:bookmarkEnd w:id="1"/>
    </w:p>
    <w:p w14:paraId="561E7CBF" w14:textId="717AB5AE" w:rsidR="00ED310B" w:rsidRPr="00DF5FAE" w:rsidRDefault="00203A69" w:rsidP="00DF5FAE">
      <w:pPr>
        <w:pStyle w:val="EndNoteBibliography"/>
      </w:pPr>
      <w:r w:rsidRPr="00DF5FAE">
        <w:rPr>
          <w:color w:val="7F7F7F" w:themeColor="text1" w:themeTint="80"/>
        </w:rPr>
        <w:fldChar w:fldCharType="begin"/>
      </w:r>
      <w:r w:rsidRPr="00DF5FAE">
        <w:rPr>
          <w:color w:val="7F7F7F" w:themeColor="text1" w:themeTint="80"/>
        </w:rPr>
        <w:instrText xml:space="preserve"> ADDIN EN.REFLIST </w:instrText>
      </w:r>
      <w:r w:rsidRPr="00DF5FAE">
        <w:rPr>
          <w:color w:val="7F7F7F" w:themeColor="text1" w:themeTint="80"/>
        </w:rPr>
        <w:fldChar w:fldCharType="separate"/>
      </w:r>
      <w:r w:rsidR="00ED310B" w:rsidRPr="00DF5FAE">
        <w:t>1</w:t>
      </w:r>
      <w:r w:rsidR="00ED310B" w:rsidRPr="00DF5FAE">
        <w:tab/>
      </w:r>
      <w:r w:rsidR="00ED310B" w:rsidRPr="00DF5FAE">
        <w:rPr>
          <w:i/>
        </w:rPr>
        <w:t>WISQARS Leading Causes of Death Reports, National and Regional, 1999 - 2016</w:t>
      </w:r>
      <w:r w:rsidR="00ED310B" w:rsidRPr="00DF5FAE">
        <w:t xml:space="preserve">, </w:t>
      </w:r>
      <w:hyperlink r:id="rId12" w:history="1">
        <w:r w:rsidR="00ED310B" w:rsidRPr="00DF5FAE">
          <w:rPr>
            <w:rStyle w:val="Hyperlink"/>
          </w:rPr>
          <w:t>https://webappa.cdc.gov/sasweb/ncipc/leadcause.html</w:t>
        </w:r>
      </w:hyperlink>
      <w:r w:rsidR="00ED310B" w:rsidRPr="00DF5FAE">
        <w:t xml:space="preserve"> (2018).</w:t>
      </w:r>
    </w:p>
    <w:p w14:paraId="7941CF6D" w14:textId="57D6ECCB" w:rsidR="00ED310B" w:rsidRPr="00DF5FAE" w:rsidRDefault="00ED310B" w:rsidP="00DF5FAE">
      <w:pPr>
        <w:pStyle w:val="EndNoteBibliography"/>
      </w:pPr>
      <w:r w:rsidRPr="00DF5FAE">
        <w:t>2</w:t>
      </w:r>
      <w:r w:rsidRPr="00DF5FAE">
        <w:tab/>
        <w:t>Erbel, R.</w:t>
      </w:r>
      <w:r w:rsidR="0025254F">
        <w:t>,</w:t>
      </w:r>
      <w:r w:rsidRPr="00DF5FAE">
        <w:rPr>
          <w:i/>
        </w:rPr>
        <w:t xml:space="preserve"> </w:t>
      </w:r>
      <w:r w:rsidR="0025254F" w:rsidRPr="0025254F">
        <w:t>et al</w:t>
      </w:r>
      <w:r w:rsidRPr="00DF5FAE">
        <w:rPr>
          <w:i/>
        </w:rPr>
        <w:t>.</w:t>
      </w:r>
      <w:r w:rsidRPr="00DF5FAE">
        <w:t xml:space="preserve"> Diagnosis and management of aortic dissection.</w:t>
      </w:r>
      <w:r w:rsidR="00CF7F61">
        <w:t xml:space="preserve"> </w:t>
      </w:r>
      <w:r w:rsidR="00581200" w:rsidRPr="00DF5FAE">
        <w:rPr>
          <w:i/>
        </w:rPr>
        <w:t>European Heart Journal</w:t>
      </w:r>
      <w:r w:rsidRPr="00DF5FAE">
        <w:rPr>
          <w:i/>
        </w:rPr>
        <w:t>.</w:t>
      </w:r>
      <w:r w:rsidRPr="00DF5FAE">
        <w:t xml:space="preserve"> </w:t>
      </w:r>
      <w:r w:rsidRPr="00DF5FAE">
        <w:rPr>
          <w:b/>
        </w:rPr>
        <w:t>22</w:t>
      </w:r>
      <w:r w:rsidRPr="00DF5FAE">
        <w:t xml:space="preserve"> (18), 1642-1681, doi:10.1053/euhj.2001.2782, (2001).</w:t>
      </w:r>
    </w:p>
    <w:p w14:paraId="35BA8079" w14:textId="366A4425" w:rsidR="00ED310B" w:rsidRPr="00DF5FAE" w:rsidRDefault="00ED310B" w:rsidP="00DF5FAE">
      <w:pPr>
        <w:pStyle w:val="EndNoteBibliography"/>
      </w:pPr>
      <w:r w:rsidRPr="00DF5FAE">
        <w:t>3</w:t>
      </w:r>
      <w:r w:rsidRPr="00DF5FAE">
        <w:tab/>
      </w:r>
      <w:r w:rsidR="0025254F" w:rsidRPr="0025254F">
        <w:t>Cameron</w:t>
      </w:r>
      <w:r w:rsidR="0025254F">
        <w:t>, J.</w:t>
      </w:r>
      <w:r w:rsidRPr="00DF5FAE">
        <w:t xml:space="preserve"> </w:t>
      </w:r>
      <w:r w:rsidRPr="00DF5FAE">
        <w:rPr>
          <w:i/>
        </w:rPr>
        <w:t xml:space="preserve">Current Surgical Therapy 11th edition </w:t>
      </w:r>
      <w:r w:rsidRPr="00DF5FAE">
        <w:t>Vol. 11th (ed Cameron)</w:t>
      </w:r>
      <w:r w:rsidR="008276C7">
        <w:t xml:space="preserve"> </w:t>
      </w:r>
      <w:r w:rsidRPr="00DF5FAE">
        <w:t>777-783</w:t>
      </w:r>
      <w:r w:rsidR="0025254F">
        <w:t xml:space="preserve">, </w:t>
      </w:r>
      <w:r w:rsidRPr="00DF5FAE">
        <w:t>(Elsevier Saunders</w:t>
      </w:r>
      <w:r w:rsidR="0025254F">
        <w:t xml:space="preserve"> </w:t>
      </w:r>
      <w:r w:rsidRPr="00DF5FAE">
        <w:t>2014).</w:t>
      </w:r>
    </w:p>
    <w:p w14:paraId="5C947CB8" w14:textId="0133CD95" w:rsidR="00ED310B" w:rsidRPr="00DF5FAE" w:rsidRDefault="00ED310B" w:rsidP="00DF5FAE">
      <w:pPr>
        <w:pStyle w:val="EndNoteBibliography"/>
      </w:pPr>
      <w:r w:rsidRPr="00DF5FAE">
        <w:t>4</w:t>
      </w:r>
      <w:r w:rsidRPr="00DF5FAE">
        <w:tab/>
      </w:r>
      <w:r w:rsidR="0025254F">
        <w:t xml:space="preserve">Dalman, </w:t>
      </w:r>
      <w:r w:rsidRPr="00DF5FAE">
        <w:t>R</w:t>
      </w:r>
      <w:r w:rsidR="0025254F">
        <w:t xml:space="preserve">. </w:t>
      </w:r>
      <w:r w:rsidRPr="00DF5FAE">
        <w:t>L</w:t>
      </w:r>
      <w:r w:rsidR="0025254F">
        <w:t>., Mell, M.</w:t>
      </w:r>
      <w:r w:rsidRPr="00DF5FAE">
        <w:t xml:space="preserve"> </w:t>
      </w:r>
      <w:r w:rsidRPr="00DF5FAE">
        <w:rPr>
          <w:i/>
        </w:rPr>
        <w:t>Overview of abdominal aortic aneurysm</w:t>
      </w:r>
      <w:r w:rsidR="008276C7">
        <w:rPr>
          <w:i/>
        </w:rPr>
        <w:t xml:space="preserve"> </w:t>
      </w:r>
      <w:hyperlink r:id="rId13" w:history="1">
        <w:r w:rsidR="0025254F">
          <w:rPr>
            <w:rStyle w:val="Hyperlink"/>
          </w:rPr>
          <w:t>https://www.uptodate.com/contents/overview-of-abdominal-aortic-aneurysm</w:t>
        </w:r>
      </w:hyperlink>
      <w:r w:rsidRPr="00DF5FAE">
        <w:t xml:space="preserve"> (2017).</w:t>
      </w:r>
    </w:p>
    <w:p w14:paraId="3D3A27AB" w14:textId="61A25CF4" w:rsidR="00ED310B" w:rsidRPr="00DF5FAE" w:rsidRDefault="00ED310B" w:rsidP="00DF5FAE">
      <w:pPr>
        <w:pStyle w:val="EndNoteBibliography"/>
      </w:pPr>
      <w:r w:rsidRPr="00DF5FAE">
        <w:t>5</w:t>
      </w:r>
      <w:r w:rsidRPr="00DF5FAE">
        <w:tab/>
        <w:t xml:space="preserve">Pearce, W. H., Zarins, C. K., Bacharach, J. M. Atherosclerotic Peripheral Vascular Disease Symposium II: controversies in abdominal aortic aneurysm repair. </w:t>
      </w:r>
      <w:r w:rsidRPr="00DF5FAE">
        <w:rPr>
          <w:i/>
        </w:rPr>
        <w:t>Circulation.</w:t>
      </w:r>
      <w:r w:rsidRPr="00DF5FAE">
        <w:t xml:space="preserve"> </w:t>
      </w:r>
      <w:r w:rsidRPr="00DF5FAE">
        <w:rPr>
          <w:b/>
        </w:rPr>
        <w:t>118</w:t>
      </w:r>
      <w:r w:rsidRPr="00DF5FAE">
        <w:t xml:space="preserve"> (25), 2860-2863, doi:10.1161/CIRCULATIONAHA.108.191176, (2008).</w:t>
      </w:r>
    </w:p>
    <w:p w14:paraId="6FF9D2ED" w14:textId="030D0BBB" w:rsidR="00ED310B" w:rsidRPr="00DF5FAE" w:rsidRDefault="00ED310B" w:rsidP="00DF5FAE">
      <w:pPr>
        <w:pStyle w:val="EndNoteBibliography"/>
      </w:pPr>
      <w:r w:rsidRPr="00DF5FAE">
        <w:t>6</w:t>
      </w:r>
      <w:r w:rsidRPr="00DF5FAE">
        <w:tab/>
        <w:t>Daugherty, A.</w:t>
      </w:r>
      <w:r w:rsidR="0025254F">
        <w:t>,</w:t>
      </w:r>
      <w:r w:rsidRPr="00DF5FAE">
        <w:t xml:space="preserve"> Cassis, L. A. Mouse models of abdominal aortic aneurysms. </w:t>
      </w:r>
      <w:r w:rsidRPr="00DF5FAE">
        <w:rPr>
          <w:i/>
        </w:rPr>
        <w:t>Arterioscler Thromb Vasc Biol.</w:t>
      </w:r>
      <w:r w:rsidRPr="00DF5FAE">
        <w:t xml:space="preserve"> </w:t>
      </w:r>
      <w:r w:rsidRPr="00DF5FAE">
        <w:rPr>
          <w:b/>
        </w:rPr>
        <w:t>24</w:t>
      </w:r>
      <w:r w:rsidRPr="00DF5FAE">
        <w:t xml:space="preserve"> (3), 429-434, doi:10.1161/01.ATV.0000118013.72016.ea, (2004).</w:t>
      </w:r>
    </w:p>
    <w:p w14:paraId="37525F60" w14:textId="3A9AB98B" w:rsidR="00ED310B" w:rsidRPr="00DF5FAE" w:rsidRDefault="00ED310B" w:rsidP="00DF5FAE">
      <w:pPr>
        <w:pStyle w:val="EndNoteBibliography"/>
      </w:pPr>
      <w:r w:rsidRPr="00DF5FAE">
        <w:t>7</w:t>
      </w:r>
      <w:r w:rsidRPr="00DF5FAE">
        <w:tab/>
        <w:t>Anidjar, S.</w:t>
      </w:r>
      <w:r w:rsidR="0025254F">
        <w:t>,</w:t>
      </w:r>
      <w:r w:rsidRPr="00DF5FAE">
        <w:rPr>
          <w:i/>
        </w:rPr>
        <w:t xml:space="preserve"> </w:t>
      </w:r>
      <w:r w:rsidR="0025254F" w:rsidRPr="0025254F">
        <w:t>et al</w:t>
      </w:r>
      <w:r w:rsidRPr="00DF5FAE">
        <w:rPr>
          <w:i/>
        </w:rPr>
        <w:t>.</w:t>
      </w:r>
      <w:r w:rsidRPr="00DF5FAE">
        <w:t xml:space="preserve"> Elastase-induced experimental aneurysms in rats. </w:t>
      </w:r>
      <w:r w:rsidRPr="00DF5FAE">
        <w:rPr>
          <w:i/>
        </w:rPr>
        <w:t>Circulation.</w:t>
      </w:r>
      <w:r w:rsidRPr="00DF5FAE">
        <w:t xml:space="preserve"> </w:t>
      </w:r>
      <w:r w:rsidRPr="00DF5FAE">
        <w:rPr>
          <w:b/>
        </w:rPr>
        <w:t>82</w:t>
      </w:r>
      <w:r w:rsidRPr="00DF5FAE">
        <w:t xml:space="preserve"> (3), 973-981 (1990).</w:t>
      </w:r>
    </w:p>
    <w:p w14:paraId="6B6B014B" w14:textId="06B40324" w:rsidR="00ED310B" w:rsidRPr="00DF5FAE" w:rsidRDefault="00ED310B" w:rsidP="00DF5FAE">
      <w:pPr>
        <w:pStyle w:val="EndNoteBibliography"/>
      </w:pPr>
      <w:r w:rsidRPr="00DF5FAE">
        <w:t>8</w:t>
      </w:r>
      <w:r w:rsidRPr="00DF5FAE">
        <w:tab/>
        <w:t>Hynecek, R. L.</w:t>
      </w:r>
      <w:r w:rsidR="0025254F">
        <w:t>,</w:t>
      </w:r>
      <w:r w:rsidRPr="00DF5FAE">
        <w:rPr>
          <w:i/>
        </w:rPr>
        <w:t xml:space="preserve"> </w:t>
      </w:r>
      <w:r w:rsidR="0025254F" w:rsidRPr="0025254F">
        <w:t>et al</w:t>
      </w:r>
      <w:r w:rsidRPr="00DF5FAE">
        <w:rPr>
          <w:i/>
        </w:rPr>
        <w:t>.</w:t>
      </w:r>
      <w:r w:rsidRPr="00DF5FAE">
        <w:t xml:space="preserve"> The creation of an infrarenal aneurysm within the native abdominal aorta of swine. </w:t>
      </w:r>
      <w:r w:rsidRPr="00DF5FAE">
        <w:rPr>
          <w:i/>
        </w:rPr>
        <w:t>Surgery.</w:t>
      </w:r>
      <w:r w:rsidRPr="00DF5FAE">
        <w:t xml:space="preserve"> </w:t>
      </w:r>
      <w:r w:rsidRPr="00DF5FAE">
        <w:rPr>
          <w:b/>
        </w:rPr>
        <w:t>142</w:t>
      </w:r>
      <w:r w:rsidRPr="00DF5FAE">
        <w:t xml:space="preserve"> (2), 143-149, doi:10.1016/j.surg.2007.04.014, (2007).</w:t>
      </w:r>
    </w:p>
    <w:p w14:paraId="21EBDD41" w14:textId="2A3B4D71" w:rsidR="00ED310B" w:rsidRPr="00DF5FAE" w:rsidRDefault="00ED310B" w:rsidP="00DF5FAE">
      <w:pPr>
        <w:pStyle w:val="EndNoteBibliography"/>
      </w:pPr>
      <w:r w:rsidRPr="00DF5FAE">
        <w:t>9</w:t>
      </w:r>
      <w:r w:rsidRPr="00DF5FAE">
        <w:tab/>
        <w:t>Lu, G.</w:t>
      </w:r>
      <w:r w:rsidR="0025254F">
        <w:t>,</w:t>
      </w:r>
      <w:r w:rsidRPr="00DF5FAE">
        <w:rPr>
          <w:i/>
        </w:rPr>
        <w:t xml:space="preserve"> </w:t>
      </w:r>
      <w:r w:rsidR="0025254F" w:rsidRPr="0025254F">
        <w:t>et al</w:t>
      </w:r>
      <w:r w:rsidRPr="00DF5FAE">
        <w:rPr>
          <w:i/>
        </w:rPr>
        <w:t>.</w:t>
      </w:r>
      <w:r w:rsidRPr="00DF5FAE">
        <w:t xml:space="preserve"> A novel chronic advanced stage abdominal aortic aneurysm murine model.</w:t>
      </w:r>
      <w:r w:rsidR="0025254F">
        <w:t xml:space="preserve"> </w:t>
      </w:r>
      <w:r w:rsidR="00581200" w:rsidRPr="00DF5FAE">
        <w:rPr>
          <w:i/>
        </w:rPr>
        <w:t>Journal of Vascular Surgery</w:t>
      </w:r>
      <w:r w:rsidRPr="00DF5FAE">
        <w:rPr>
          <w:i/>
        </w:rPr>
        <w:t>.</w:t>
      </w:r>
      <w:r w:rsidRPr="00DF5FAE">
        <w:t xml:space="preserve"> </w:t>
      </w:r>
      <w:r w:rsidRPr="00DF5FAE">
        <w:rPr>
          <w:b/>
        </w:rPr>
        <w:t>66</w:t>
      </w:r>
      <w:r w:rsidRPr="00DF5FAE">
        <w:t xml:space="preserve"> (1), 232-242 e234, doi:10.1016/j.jvs.2016.07.105, (2017).</w:t>
      </w:r>
    </w:p>
    <w:p w14:paraId="58A47127" w14:textId="61D34AF0" w:rsidR="00ED310B" w:rsidRPr="00DF5FAE" w:rsidRDefault="00ED310B" w:rsidP="00DF5FAE">
      <w:pPr>
        <w:pStyle w:val="EndNoteBibliography"/>
      </w:pPr>
      <w:r w:rsidRPr="00DF5FAE">
        <w:t>10</w:t>
      </w:r>
      <w:r w:rsidRPr="00DF5FAE">
        <w:tab/>
        <w:t>Barrow, M. V., Simpson, C. F.</w:t>
      </w:r>
      <w:r w:rsidR="0025254F">
        <w:t>,</w:t>
      </w:r>
      <w:r w:rsidRPr="00DF5FAE">
        <w:t xml:space="preserve"> Miller, E. J. Lathyrism: a review.</w:t>
      </w:r>
      <w:r w:rsidR="0025254F">
        <w:t xml:space="preserve"> </w:t>
      </w:r>
      <w:r w:rsidR="00581200" w:rsidRPr="00DF5FAE">
        <w:rPr>
          <w:i/>
        </w:rPr>
        <w:t>The Quarterly Review of Biology</w:t>
      </w:r>
      <w:r w:rsidRPr="00DF5FAE">
        <w:rPr>
          <w:i/>
        </w:rPr>
        <w:t>.</w:t>
      </w:r>
      <w:r w:rsidRPr="00DF5FAE">
        <w:t xml:space="preserve"> </w:t>
      </w:r>
      <w:r w:rsidRPr="00DF5FAE">
        <w:rPr>
          <w:b/>
        </w:rPr>
        <w:t>49</w:t>
      </w:r>
      <w:r w:rsidRPr="00DF5FAE">
        <w:t xml:space="preserve"> (2), 101-128 (1974).</w:t>
      </w:r>
    </w:p>
    <w:p w14:paraId="09DB5E3A" w14:textId="631DCFB7" w:rsidR="00ED310B" w:rsidRPr="00DF5FAE" w:rsidRDefault="00ED310B" w:rsidP="00DF5FAE">
      <w:pPr>
        <w:pStyle w:val="EndNoteBibliography"/>
      </w:pPr>
      <w:r w:rsidRPr="00DF5FAE">
        <w:t>11</w:t>
      </w:r>
      <w:r w:rsidRPr="00DF5FAE">
        <w:tab/>
        <w:t>Coulson, W. F., Linker, A.</w:t>
      </w:r>
      <w:r w:rsidR="0025254F">
        <w:t>,</w:t>
      </w:r>
      <w:r w:rsidRPr="00DF5FAE">
        <w:t xml:space="preserve"> Bottcher, E. Lathyrism in swine. </w:t>
      </w:r>
      <w:r w:rsidR="00581200" w:rsidRPr="00DF5FAE">
        <w:rPr>
          <w:i/>
        </w:rPr>
        <w:t>Archives of Pathology &amp; Laboratory Medicine</w:t>
      </w:r>
      <w:r w:rsidRPr="00DF5FAE">
        <w:rPr>
          <w:i/>
        </w:rPr>
        <w:t>.</w:t>
      </w:r>
      <w:r w:rsidRPr="00DF5FAE">
        <w:t xml:space="preserve"> </w:t>
      </w:r>
      <w:r w:rsidRPr="00DF5FAE">
        <w:rPr>
          <w:b/>
        </w:rPr>
        <w:t>87</w:t>
      </w:r>
      <w:r w:rsidRPr="00DF5FAE">
        <w:t xml:space="preserve"> (4), 411-417 (1969).</w:t>
      </w:r>
    </w:p>
    <w:p w14:paraId="5D93E1B2" w14:textId="59A6D6E6" w:rsidR="00ED310B" w:rsidRPr="00DF5FAE" w:rsidRDefault="00ED310B" w:rsidP="00DF5FAE">
      <w:pPr>
        <w:pStyle w:val="EndNoteBibliography"/>
      </w:pPr>
      <w:r w:rsidRPr="00DF5FAE">
        <w:t>12</w:t>
      </w:r>
      <w:r w:rsidRPr="00DF5FAE">
        <w:tab/>
        <w:t xml:space="preserve">McCallum, H. M. Experimental Lathyrism in Mice. </w:t>
      </w:r>
      <w:r w:rsidR="0025254F" w:rsidRPr="0025254F">
        <w:rPr>
          <w:i/>
        </w:rPr>
        <w:t>The Journal of Pathology and Bacteriology</w:t>
      </w:r>
      <w:r w:rsidRPr="00DF5FAE">
        <w:rPr>
          <w:i/>
        </w:rPr>
        <w:t>.</w:t>
      </w:r>
      <w:r w:rsidRPr="00DF5FAE">
        <w:t xml:space="preserve"> </w:t>
      </w:r>
      <w:r w:rsidRPr="00DF5FAE">
        <w:rPr>
          <w:b/>
        </w:rPr>
        <w:t>89</w:t>
      </w:r>
      <w:r w:rsidRPr="00DF5FAE">
        <w:t xml:space="preserve"> 625-636 (1965).</w:t>
      </w:r>
    </w:p>
    <w:p w14:paraId="21189B8C" w14:textId="4F39D178" w:rsidR="00ED310B" w:rsidRPr="00DF5FAE" w:rsidRDefault="00ED310B" w:rsidP="00DF5FAE">
      <w:pPr>
        <w:pStyle w:val="EndNoteBibliography"/>
      </w:pPr>
      <w:r w:rsidRPr="00DF5FAE">
        <w:t>13</w:t>
      </w:r>
      <w:r w:rsidRPr="00DF5FAE">
        <w:tab/>
        <w:t>Behmoaras, J.</w:t>
      </w:r>
      <w:r w:rsidR="0025254F">
        <w:t>,</w:t>
      </w:r>
      <w:r w:rsidRPr="00DF5FAE">
        <w:rPr>
          <w:i/>
        </w:rPr>
        <w:t xml:space="preserve"> </w:t>
      </w:r>
      <w:r w:rsidR="0025254F" w:rsidRPr="0025254F">
        <w:t>et al</w:t>
      </w:r>
      <w:r w:rsidRPr="00DF5FAE">
        <w:rPr>
          <w:i/>
        </w:rPr>
        <w:t>.</w:t>
      </w:r>
      <w:r w:rsidRPr="00DF5FAE">
        <w:t xml:space="preserve"> Differential expression of lysyl oxidases LOXL1 and LOX during growth </w:t>
      </w:r>
      <w:r w:rsidRPr="00DF5FAE">
        <w:lastRenderedPageBreak/>
        <w:t>and aging suggests specific roles in elastin and collagen fiber remodeling in rat aorta.</w:t>
      </w:r>
      <w:r w:rsidR="008276C7">
        <w:t xml:space="preserve"> </w:t>
      </w:r>
      <w:r w:rsidRPr="00DF5FAE">
        <w:rPr>
          <w:i/>
        </w:rPr>
        <w:t>Rejuvenation</w:t>
      </w:r>
      <w:r w:rsidR="0025254F">
        <w:rPr>
          <w:i/>
        </w:rPr>
        <w:t xml:space="preserve"> </w:t>
      </w:r>
      <w:r w:rsidR="00581200" w:rsidRPr="00DF5FAE">
        <w:rPr>
          <w:i/>
        </w:rPr>
        <w:t>Research</w:t>
      </w:r>
      <w:r w:rsidRPr="00DF5FAE">
        <w:rPr>
          <w:i/>
        </w:rPr>
        <w:t>.</w:t>
      </w:r>
      <w:r w:rsidRPr="00DF5FAE">
        <w:t xml:space="preserve"> </w:t>
      </w:r>
      <w:r w:rsidRPr="00DF5FAE">
        <w:rPr>
          <w:b/>
        </w:rPr>
        <w:t>11</w:t>
      </w:r>
      <w:r w:rsidRPr="00DF5FAE">
        <w:t xml:space="preserve"> (5), 883-889, doi:10.1089/rej.2008.0760, (2008).</w:t>
      </w:r>
    </w:p>
    <w:p w14:paraId="4465E155" w14:textId="3CFADE78" w:rsidR="00ED310B" w:rsidRPr="00DF5FAE" w:rsidRDefault="00ED310B" w:rsidP="00DF5FAE">
      <w:pPr>
        <w:pStyle w:val="EndNoteBibliography"/>
      </w:pPr>
      <w:r w:rsidRPr="00DF5FAE">
        <w:t>14</w:t>
      </w:r>
      <w:r w:rsidRPr="00DF5FAE">
        <w:tab/>
        <w:t>Davies, I.</w:t>
      </w:r>
      <w:r w:rsidR="0025254F">
        <w:t>,</w:t>
      </w:r>
      <w:r w:rsidRPr="00DF5FAE">
        <w:t xml:space="preserve"> Schofield, J. D. Connective tissue ageing: the influence of a lathyrogen (beta-aminopropionitrile) on the life span of female C57BL/Icrfat mice.</w:t>
      </w:r>
      <w:r w:rsidR="0025254F">
        <w:t xml:space="preserve"> </w:t>
      </w:r>
      <w:r w:rsidR="00581200" w:rsidRPr="00DF5FAE">
        <w:rPr>
          <w:i/>
        </w:rPr>
        <w:t>Experimental Gerontology</w:t>
      </w:r>
      <w:r w:rsidRPr="00DF5FAE">
        <w:rPr>
          <w:i/>
        </w:rPr>
        <w:t>.</w:t>
      </w:r>
      <w:r w:rsidRPr="00DF5FAE">
        <w:t xml:space="preserve"> </w:t>
      </w:r>
      <w:r w:rsidRPr="00DF5FAE">
        <w:rPr>
          <w:b/>
        </w:rPr>
        <w:t>15</w:t>
      </w:r>
      <w:r w:rsidRPr="00DF5FAE">
        <w:t xml:space="preserve"> (5), 487-494 (1980).</w:t>
      </w:r>
    </w:p>
    <w:p w14:paraId="222DA875" w14:textId="3D5C6804" w:rsidR="00ED310B" w:rsidRPr="00DF5FAE" w:rsidRDefault="00ED310B" w:rsidP="00DF5FAE">
      <w:pPr>
        <w:pStyle w:val="EndNoteBibliography"/>
      </w:pPr>
      <w:r w:rsidRPr="00DF5FAE">
        <w:t>15</w:t>
      </w:r>
      <w:r w:rsidRPr="00DF5FAE">
        <w:tab/>
        <w:t>Cullen, J. M.</w:t>
      </w:r>
      <w:r w:rsidR="0025254F">
        <w:t>,</w:t>
      </w:r>
      <w:r w:rsidRPr="00DF5FAE">
        <w:rPr>
          <w:i/>
        </w:rPr>
        <w:t xml:space="preserve"> </w:t>
      </w:r>
      <w:r w:rsidR="0025254F" w:rsidRPr="0025254F">
        <w:t>et al</w:t>
      </w:r>
      <w:r w:rsidRPr="00DF5FAE">
        <w:rPr>
          <w:i/>
        </w:rPr>
        <w:t>.</w:t>
      </w:r>
      <w:r w:rsidRPr="00DF5FAE">
        <w:t xml:space="preserve"> A novel swine model of abdominal aortic aneurysm.</w:t>
      </w:r>
      <w:r w:rsidR="00BC36D6">
        <w:t xml:space="preserve"> </w:t>
      </w:r>
      <w:r w:rsidR="00581200" w:rsidRPr="00DF5FAE">
        <w:rPr>
          <w:i/>
        </w:rPr>
        <w:t>Journal of Vascular Surgery</w:t>
      </w:r>
      <w:r w:rsidRPr="00DF5FAE">
        <w:rPr>
          <w:i/>
        </w:rPr>
        <w:t>.</w:t>
      </w:r>
      <w:r w:rsidRPr="00DF5FAE">
        <w:t xml:space="preserve"> doi:10.1016/j.jvs.2018.09.057, (2018).</w:t>
      </w:r>
    </w:p>
    <w:p w14:paraId="2C49C778" w14:textId="6860E35B" w:rsidR="00ED310B" w:rsidRPr="00DF5FAE" w:rsidRDefault="00ED310B" w:rsidP="00DF5FAE">
      <w:pPr>
        <w:pStyle w:val="EndNoteBibliography"/>
      </w:pPr>
      <w:r w:rsidRPr="00DF5FAE">
        <w:t>16</w:t>
      </w:r>
      <w:r w:rsidRPr="00DF5FAE">
        <w:tab/>
        <w:t>Marinov, G. R.</w:t>
      </w:r>
      <w:r w:rsidR="0025254F">
        <w:t>,</w:t>
      </w:r>
      <w:r w:rsidRPr="00DF5FAE">
        <w:rPr>
          <w:i/>
        </w:rPr>
        <w:t xml:space="preserve"> </w:t>
      </w:r>
      <w:r w:rsidR="0025254F" w:rsidRPr="0025254F">
        <w:t>et al</w:t>
      </w:r>
      <w:r w:rsidRPr="00DF5FAE">
        <w:rPr>
          <w:i/>
        </w:rPr>
        <w:t>.</w:t>
      </w:r>
      <w:r w:rsidRPr="00DF5FAE">
        <w:t xml:space="preserve"> Can the infusion of elastase in the abdominal aorta of the Yucatan miniature swine consistently produce experimental aneurysms?</w:t>
      </w:r>
      <w:r w:rsidR="0025254F">
        <w:t xml:space="preserve"> </w:t>
      </w:r>
      <w:r w:rsidR="00581200" w:rsidRPr="00DF5FAE">
        <w:rPr>
          <w:i/>
        </w:rPr>
        <w:t>Journal of Investigative Surgery</w:t>
      </w:r>
      <w:r w:rsidRPr="00DF5FAE">
        <w:rPr>
          <w:i/>
        </w:rPr>
        <w:t>.</w:t>
      </w:r>
      <w:r w:rsidRPr="00DF5FAE">
        <w:t xml:space="preserve"> </w:t>
      </w:r>
      <w:r w:rsidRPr="00DF5FAE">
        <w:rPr>
          <w:b/>
        </w:rPr>
        <w:t>10</w:t>
      </w:r>
      <w:r w:rsidRPr="00DF5FAE">
        <w:t xml:space="preserve"> (3), 129-150 (1997).</w:t>
      </w:r>
    </w:p>
    <w:p w14:paraId="3C3D9CBC" w14:textId="26BF3676" w:rsidR="00ED310B" w:rsidRPr="00DF5FAE" w:rsidRDefault="00ED310B" w:rsidP="00DF5FAE">
      <w:pPr>
        <w:pStyle w:val="EndNoteBibliography"/>
      </w:pPr>
      <w:r w:rsidRPr="00DF5FAE">
        <w:t>17</w:t>
      </w:r>
      <w:r w:rsidRPr="00DF5FAE">
        <w:tab/>
        <w:t>Pope, N. H.</w:t>
      </w:r>
      <w:r w:rsidR="0025254F">
        <w:t>,</w:t>
      </w:r>
      <w:r w:rsidRPr="00DF5FAE">
        <w:rPr>
          <w:i/>
        </w:rPr>
        <w:t xml:space="preserve"> </w:t>
      </w:r>
      <w:r w:rsidR="0025254F" w:rsidRPr="0025254F">
        <w:t>et al</w:t>
      </w:r>
      <w:r w:rsidRPr="00DF5FAE">
        <w:rPr>
          <w:i/>
        </w:rPr>
        <w:t>.</w:t>
      </w:r>
      <w:r w:rsidRPr="00DF5FAE">
        <w:t xml:space="preserve"> Interleukin-6 Receptor Inhibition Prevents Descending Thoracic Aortic Aneurysm Formation.</w:t>
      </w:r>
      <w:r w:rsidR="0025254F">
        <w:t xml:space="preserve"> </w:t>
      </w:r>
      <w:r w:rsidR="00581200" w:rsidRPr="00DF5FAE">
        <w:rPr>
          <w:i/>
        </w:rPr>
        <w:t>Annals of Thoracic Surgery</w:t>
      </w:r>
      <w:r w:rsidRPr="00DF5FAE">
        <w:rPr>
          <w:i/>
        </w:rPr>
        <w:t>.</w:t>
      </w:r>
      <w:r w:rsidRPr="00DF5FAE">
        <w:t xml:space="preserve"> </w:t>
      </w:r>
      <w:r w:rsidRPr="00DF5FAE">
        <w:rPr>
          <w:b/>
        </w:rPr>
        <w:t>100</w:t>
      </w:r>
      <w:r w:rsidRPr="00DF5FAE">
        <w:t xml:space="preserve"> (5), 1620-1626, doi:10.1016/j.athoracsur.2015.05.009, (2015).</w:t>
      </w:r>
    </w:p>
    <w:p w14:paraId="42487116" w14:textId="5E7E083C" w:rsidR="00ED310B" w:rsidRPr="00DF5FAE" w:rsidRDefault="00ED310B" w:rsidP="00DF5FAE">
      <w:pPr>
        <w:pStyle w:val="EndNoteBibliography"/>
      </w:pPr>
      <w:r w:rsidRPr="00DF5FAE">
        <w:t>18</w:t>
      </w:r>
      <w:r w:rsidRPr="00DF5FAE">
        <w:tab/>
        <w:t>Johnston, W. F.</w:t>
      </w:r>
      <w:r w:rsidR="0025254F">
        <w:t>,</w:t>
      </w:r>
      <w:r w:rsidRPr="00DF5FAE">
        <w:rPr>
          <w:i/>
        </w:rPr>
        <w:t xml:space="preserve"> </w:t>
      </w:r>
      <w:r w:rsidR="0025254F" w:rsidRPr="0025254F">
        <w:t>et al</w:t>
      </w:r>
      <w:r w:rsidRPr="00DF5FAE">
        <w:rPr>
          <w:i/>
        </w:rPr>
        <w:t>.</w:t>
      </w:r>
      <w:r w:rsidRPr="00DF5FAE">
        <w:t xml:space="preserve"> Genetic and pharmacologic disruption of interleukin-1beta signaling inhibits experimental aortic aneurysm formation.</w:t>
      </w:r>
      <w:r w:rsidR="0025254F">
        <w:t xml:space="preserve"> </w:t>
      </w:r>
      <w:r w:rsidR="00581200" w:rsidRPr="00DF5FAE">
        <w:rPr>
          <w:i/>
        </w:rPr>
        <w:t>Arteriosclerosis, Thrombosis, and Vascular Biology</w:t>
      </w:r>
      <w:r w:rsidRPr="00DF5FAE">
        <w:rPr>
          <w:i/>
        </w:rPr>
        <w:t>.</w:t>
      </w:r>
      <w:r w:rsidRPr="00DF5FAE">
        <w:t xml:space="preserve"> </w:t>
      </w:r>
      <w:r w:rsidRPr="00DF5FAE">
        <w:rPr>
          <w:b/>
        </w:rPr>
        <w:t>33</w:t>
      </w:r>
      <w:r w:rsidRPr="00DF5FAE">
        <w:t xml:space="preserve"> (2), 294-304, doi:10.1161/ATVBAHA.112.300432, (2013).</w:t>
      </w:r>
    </w:p>
    <w:p w14:paraId="02D950E3" w14:textId="218EE94A" w:rsidR="00ED310B" w:rsidRPr="00DF5FAE" w:rsidRDefault="00ED310B" w:rsidP="00DF5FAE">
      <w:pPr>
        <w:pStyle w:val="EndNoteBibliography"/>
      </w:pPr>
      <w:r w:rsidRPr="00DF5FAE">
        <w:t>19</w:t>
      </w:r>
      <w:r w:rsidRPr="00DF5FAE">
        <w:tab/>
        <w:t>Johnston, W. F.</w:t>
      </w:r>
      <w:r w:rsidR="0025254F">
        <w:t>,</w:t>
      </w:r>
      <w:r w:rsidRPr="00DF5FAE">
        <w:rPr>
          <w:i/>
        </w:rPr>
        <w:t xml:space="preserve"> </w:t>
      </w:r>
      <w:r w:rsidR="0025254F" w:rsidRPr="0025254F">
        <w:t>et al</w:t>
      </w:r>
      <w:r w:rsidRPr="00DF5FAE">
        <w:rPr>
          <w:i/>
        </w:rPr>
        <w:t>.</w:t>
      </w:r>
      <w:r w:rsidRPr="00DF5FAE">
        <w:t xml:space="preserve"> Inhibition of interleukin-1beta decreases aneurysm formation and progression in a novel model of thoracic aortic aneurysms. </w:t>
      </w:r>
      <w:r w:rsidRPr="00DF5FAE">
        <w:rPr>
          <w:i/>
        </w:rPr>
        <w:t>Circulation.</w:t>
      </w:r>
      <w:r w:rsidRPr="00DF5FAE">
        <w:t xml:space="preserve"> </w:t>
      </w:r>
      <w:r w:rsidRPr="00DF5FAE">
        <w:rPr>
          <w:b/>
        </w:rPr>
        <w:t>130</w:t>
      </w:r>
      <w:r w:rsidRPr="00DF5FAE">
        <w:t xml:space="preserve"> (11 Suppl 1), S51-59, doi:10.1161/CIRCULATIONAHA.113.006800, (2014).</w:t>
      </w:r>
    </w:p>
    <w:p w14:paraId="403227D7" w14:textId="1AAE2043" w:rsidR="00ED310B" w:rsidRPr="00DF5FAE" w:rsidRDefault="00ED310B" w:rsidP="00DF5FAE">
      <w:pPr>
        <w:pStyle w:val="EndNoteBibliography"/>
      </w:pPr>
      <w:r w:rsidRPr="00DF5FAE">
        <w:t>20</w:t>
      </w:r>
      <w:r w:rsidRPr="00DF5FAE">
        <w:tab/>
        <w:t>Ruddy, J. M., Jones, J. A., Spinale, F. G.</w:t>
      </w:r>
      <w:r w:rsidR="0025254F">
        <w:t>,</w:t>
      </w:r>
      <w:r w:rsidRPr="00DF5FAE">
        <w:t xml:space="preserve"> Ikonomidis, J. S. Regional heterogeneity within the aorta: relevance to aneurysm disease. </w:t>
      </w:r>
      <w:r w:rsidR="00581200" w:rsidRPr="00DF5FAE">
        <w:rPr>
          <w:i/>
        </w:rPr>
        <w:t>Journal of Thoracic and Cardiovascular Surgery</w:t>
      </w:r>
      <w:r w:rsidRPr="00DF5FAE">
        <w:rPr>
          <w:i/>
        </w:rPr>
        <w:t>.</w:t>
      </w:r>
      <w:r w:rsidRPr="00DF5FAE">
        <w:t xml:space="preserve"> </w:t>
      </w:r>
      <w:r w:rsidRPr="00DF5FAE">
        <w:rPr>
          <w:b/>
        </w:rPr>
        <w:t>136</w:t>
      </w:r>
      <w:r w:rsidRPr="00DF5FAE">
        <w:t xml:space="preserve"> (5), 1123-1130, doi:10.1016/j.jtcvs.2008.06.027, (2008).</w:t>
      </w:r>
    </w:p>
    <w:p w14:paraId="626A41AB" w14:textId="428121DB" w:rsidR="00C17BFF" w:rsidRPr="00DF5FAE" w:rsidRDefault="00203A69" w:rsidP="00DF5FAE">
      <w:r w:rsidRPr="00DF5FAE">
        <w:fldChar w:fldCharType="end"/>
      </w:r>
    </w:p>
    <w:sectPr w:rsidR="00C17BFF" w:rsidRPr="00DF5FAE" w:rsidSect="00DF5FAE">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24254" w14:textId="77777777" w:rsidR="00B0113D" w:rsidRDefault="00B0113D" w:rsidP="00621C4E">
      <w:r>
        <w:separator/>
      </w:r>
    </w:p>
  </w:endnote>
  <w:endnote w:type="continuationSeparator" w:id="0">
    <w:p w14:paraId="79F6E303" w14:textId="77777777" w:rsidR="00B0113D" w:rsidRDefault="00B0113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C36D6" w:rsidRDefault="00BC36D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83727" w14:textId="77777777" w:rsidR="00B0113D" w:rsidRDefault="00B0113D" w:rsidP="00621C4E">
      <w:r>
        <w:separator/>
      </w:r>
    </w:p>
  </w:footnote>
  <w:footnote w:type="continuationSeparator" w:id="0">
    <w:p w14:paraId="058EDB8B" w14:textId="77777777" w:rsidR="00B0113D" w:rsidRDefault="00B0113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59321AB5" w:rsidR="00BC36D6" w:rsidRPr="006F06E4" w:rsidRDefault="00BC36D6"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3D7DE5"/>
    <w:multiLevelType w:val="multilevel"/>
    <w:tmpl w:val="5D18C12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31E26"/>
    <w:multiLevelType w:val="hybridMultilevel"/>
    <w:tmpl w:val="CF0EFB4A"/>
    <w:lvl w:ilvl="0" w:tplc="2ADE15BA">
      <w:start w:val="23"/>
      <w:numFmt w:val="bullet"/>
      <w:lvlText w:val=""/>
      <w:lvlJc w:val="left"/>
      <w:pPr>
        <w:ind w:left="1080" w:hanging="360"/>
      </w:pPr>
      <w:rPr>
        <w:rFonts w:ascii="Wingdings" w:eastAsia="Times New Roman" w:hAnsi="Wingdings"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8"/>
  </w:num>
  <w:num w:numId="26">
    <w:abstractNumId w:val="1"/>
  </w:num>
  <w:num w:numId="27">
    <w:abstractNumId w:val="7"/>
  </w:num>
  <w:num w:numId="28">
    <w:abstractNumId w:val="29"/>
  </w:num>
  <w:num w:numId="29">
    <w:abstractNumId w:val="6"/>
  </w:num>
  <w:num w:numId="30">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ddpxfxlffraneavt45tsww2922sawzaw22&quot;&gt;JoVE Swine AAA&lt;record-ids&gt;&lt;item&gt;1&lt;/item&gt;&lt;item&gt;2&lt;/item&gt;&lt;item&gt;21&lt;/item&gt;&lt;item&gt;36&lt;/item&gt;&lt;item&gt;37&lt;/item&gt;&lt;item&gt;38&lt;/item&gt;&lt;item&gt;39&lt;/item&gt;&lt;item&gt;40&lt;/item&gt;&lt;item&gt;42&lt;/item&gt;&lt;item&gt;43&lt;/item&gt;&lt;item&gt;44&lt;/item&gt;&lt;item&gt;47&lt;/item&gt;&lt;item&gt;54&lt;/item&gt;&lt;item&gt;56&lt;/item&gt;&lt;item&gt;57&lt;/item&gt;&lt;item&gt;59&lt;/item&gt;&lt;item&gt;60&lt;/item&gt;&lt;item&gt;61&lt;/item&gt;&lt;item&gt;63&lt;/item&gt;&lt;item&gt;64&lt;/item&gt;&lt;/record-ids&gt;&lt;/item&gt;&lt;/Libraries&gt;"/>
  </w:docVars>
  <w:rsids>
    <w:rsidRoot w:val="00EE705F"/>
    <w:rsid w:val="00001169"/>
    <w:rsid w:val="000015FC"/>
    <w:rsid w:val="00001806"/>
    <w:rsid w:val="00004DA9"/>
    <w:rsid w:val="00005815"/>
    <w:rsid w:val="00006E68"/>
    <w:rsid w:val="00007DBC"/>
    <w:rsid w:val="00007EA1"/>
    <w:rsid w:val="000100F0"/>
    <w:rsid w:val="000129B2"/>
    <w:rsid w:val="00012FF9"/>
    <w:rsid w:val="0001389C"/>
    <w:rsid w:val="00014314"/>
    <w:rsid w:val="000212AE"/>
    <w:rsid w:val="00021434"/>
    <w:rsid w:val="00021774"/>
    <w:rsid w:val="00021DF3"/>
    <w:rsid w:val="000234FD"/>
    <w:rsid w:val="00023869"/>
    <w:rsid w:val="00024598"/>
    <w:rsid w:val="00026CD8"/>
    <w:rsid w:val="000279B0"/>
    <w:rsid w:val="00032769"/>
    <w:rsid w:val="0003311E"/>
    <w:rsid w:val="00037B58"/>
    <w:rsid w:val="00046D84"/>
    <w:rsid w:val="00051B73"/>
    <w:rsid w:val="00055FF7"/>
    <w:rsid w:val="000575CF"/>
    <w:rsid w:val="00060ABE"/>
    <w:rsid w:val="00061A50"/>
    <w:rsid w:val="0006361B"/>
    <w:rsid w:val="00064104"/>
    <w:rsid w:val="00064F32"/>
    <w:rsid w:val="000652E3"/>
    <w:rsid w:val="00066025"/>
    <w:rsid w:val="00067A8F"/>
    <w:rsid w:val="000701D1"/>
    <w:rsid w:val="00076835"/>
    <w:rsid w:val="00080A20"/>
    <w:rsid w:val="0008250E"/>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6DB0"/>
    <w:rsid w:val="000B7294"/>
    <w:rsid w:val="000B75D0"/>
    <w:rsid w:val="000C1CF8"/>
    <w:rsid w:val="000C49CF"/>
    <w:rsid w:val="000C52E9"/>
    <w:rsid w:val="000C5B8B"/>
    <w:rsid w:val="000C5CDC"/>
    <w:rsid w:val="000C65DC"/>
    <w:rsid w:val="000C66F3"/>
    <w:rsid w:val="000C6900"/>
    <w:rsid w:val="000D28BF"/>
    <w:rsid w:val="000D31E8"/>
    <w:rsid w:val="000D6AE8"/>
    <w:rsid w:val="000D76E4"/>
    <w:rsid w:val="000E3816"/>
    <w:rsid w:val="000E4F77"/>
    <w:rsid w:val="000E508D"/>
    <w:rsid w:val="000F265C"/>
    <w:rsid w:val="000F3AFA"/>
    <w:rsid w:val="000F5712"/>
    <w:rsid w:val="000F6611"/>
    <w:rsid w:val="000F7E22"/>
    <w:rsid w:val="00107554"/>
    <w:rsid w:val="001075E9"/>
    <w:rsid w:val="001104F3"/>
    <w:rsid w:val="00111282"/>
    <w:rsid w:val="00112EEB"/>
    <w:rsid w:val="001173FF"/>
    <w:rsid w:val="0012563A"/>
    <w:rsid w:val="0012601E"/>
    <w:rsid w:val="001264DE"/>
    <w:rsid w:val="001313A7"/>
    <w:rsid w:val="0013276F"/>
    <w:rsid w:val="001342B5"/>
    <w:rsid w:val="0013621E"/>
    <w:rsid w:val="0013642E"/>
    <w:rsid w:val="001418F9"/>
    <w:rsid w:val="00142EFE"/>
    <w:rsid w:val="00151FA0"/>
    <w:rsid w:val="00152A23"/>
    <w:rsid w:val="001535D8"/>
    <w:rsid w:val="00156B11"/>
    <w:rsid w:val="00162657"/>
    <w:rsid w:val="00162CB7"/>
    <w:rsid w:val="001658D2"/>
    <w:rsid w:val="001665C9"/>
    <w:rsid w:val="00166F32"/>
    <w:rsid w:val="001718C0"/>
    <w:rsid w:val="00171E5B"/>
    <w:rsid w:val="00171F94"/>
    <w:rsid w:val="00175D4E"/>
    <w:rsid w:val="0017668A"/>
    <w:rsid w:val="001766FE"/>
    <w:rsid w:val="001771E7"/>
    <w:rsid w:val="001911FF"/>
    <w:rsid w:val="00192006"/>
    <w:rsid w:val="00193180"/>
    <w:rsid w:val="0019530C"/>
    <w:rsid w:val="00196787"/>
    <w:rsid w:val="00196792"/>
    <w:rsid w:val="001A426C"/>
    <w:rsid w:val="001B1519"/>
    <w:rsid w:val="001B2E2D"/>
    <w:rsid w:val="001B5CD2"/>
    <w:rsid w:val="001C0BEE"/>
    <w:rsid w:val="001C1E49"/>
    <w:rsid w:val="001C27C1"/>
    <w:rsid w:val="001C2A98"/>
    <w:rsid w:val="001C3B86"/>
    <w:rsid w:val="001C4D95"/>
    <w:rsid w:val="001D3D7D"/>
    <w:rsid w:val="001D3FFF"/>
    <w:rsid w:val="001D4997"/>
    <w:rsid w:val="001D4A28"/>
    <w:rsid w:val="001D625F"/>
    <w:rsid w:val="001D68A4"/>
    <w:rsid w:val="001D7576"/>
    <w:rsid w:val="001E0E3F"/>
    <w:rsid w:val="001E14A0"/>
    <w:rsid w:val="001E349A"/>
    <w:rsid w:val="001E7376"/>
    <w:rsid w:val="001E7B6B"/>
    <w:rsid w:val="001F05CE"/>
    <w:rsid w:val="001F225C"/>
    <w:rsid w:val="001F5AC1"/>
    <w:rsid w:val="001F7A44"/>
    <w:rsid w:val="00200792"/>
    <w:rsid w:val="00201CFA"/>
    <w:rsid w:val="0020220D"/>
    <w:rsid w:val="00202448"/>
    <w:rsid w:val="00202D15"/>
    <w:rsid w:val="00203A69"/>
    <w:rsid w:val="00205B3F"/>
    <w:rsid w:val="00207B99"/>
    <w:rsid w:val="00212EAE"/>
    <w:rsid w:val="00214BEE"/>
    <w:rsid w:val="002205B8"/>
    <w:rsid w:val="00225720"/>
    <w:rsid w:val="002259E5"/>
    <w:rsid w:val="00226140"/>
    <w:rsid w:val="002274F3"/>
    <w:rsid w:val="0023094C"/>
    <w:rsid w:val="00232C5B"/>
    <w:rsid w:val="00233484"/>
    <w:rsid w:val="00234303"/>
    <w:rsid w:val="00234BE3"/>
    <w:rsid w:val="00235A90"/>
    <w:rsid w:val="0023624F"/>
    <w:rsid w:val="00241E48"/>
    <w:rsid w:val="0024214E"/>
    <w:rsid w:val="00242623"/>
    <w:rsid w:val="00250558"/>
    <w:rsid w:val="0025254F"/>
    <w:rsid w:val="0025357C"/>
    <w:rsid w:val="002605D1"/>
    <w:rsid w:val="00260652"/>
    <w:rsid w:val="00261068"/>
    <w:rsid w:val="00261F25"/>
    <w:rsid w:val="002633A7"/>
    <w:rsid w:val="002648A9"/>
    <w:rsid w:val="0026536F"/>
    <w:rsid w:val="0026553C"/>
    <w:rsid w:val="002661A0"/>
    <w:rsid w:val="0026790A"/>
    <w:rsid w:val="00267DD5"/>
    <w:rsid w:val="00274A0A"/>
    <w:rsid w:val="00277315"/>
    <w:rsid w:val="00277593"/>
    <w:rsid w:val="00280909"/>
    <w:rsid w:val="00280918"/>
    <w:rsid w:val="00282541"/>
    <w:rsid w:val="00282AF6"/>
    <w:rsid w:val="00284BB0"/>
    <w:rsid w:val="0028596A"/>
    <w:rsid w:val="00285E88"/>
    <w:rsid w:val="00287085"/>
    <w:rsid w:val="00287467"/>
    <w:rsid w:val="00287DC0"/>
    <w:rsid w:val="00290AF9"/>
    <w:rsid w:val="00291131"/>
    <w:rsid w:val="002967CF"/>
    <w:rsid w:val="00297788"/>
    <w:rsid w:val="002A3285"/>
    <w:rsid w:val="002A332C"/>
    <w:rsid w:val="002A34F9"/>
    <w:rsid w:val="002A484B"/>
    <w:rsid w:val="002A5634"/>
    <w:rsid w:val="002A64A6"/>
    <w:rsid w:val="002B1FE3"/>
    <w:rsid w:val="002B3301"/>
    <w:rsid w:val="002C1445"/>
    <w:rsid w:val="002C36FA"/>
    <w:rsid w:val="002C47D4"/>
    <w:rsid w:val="002D0F38"/>
    <w:rsid w:val="002D26CF"/>
    <w:rsid w:val="002D77E3"/>
    <w:rsid w:val="002F2859"/>
    <w:rsid w:val="002F6E3C"/>
    <w:rsid w:val="0030117D"/>
    <w:rsid w:val="003016C2"/>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4D5F"/>
    <w:rsid w:val="00336715"/>
    <w:rsid w:val="00336C3E"/>
    <w:rsid w:val="003401EC"/>
    <w:rsid w:val="00340DFD"/>
    <w:rsid w:val="00344954"/>
    <w:rsid w:val="00350CD7"/>
    <w:rsid w:val="00360C17"/>
    <w:rsid w:val="003621C6"/>
    <w:rsid w:val="003622B8"/>
    <w:rsid w:val="00366B76"/>
    <w:rsid w:val="00373051"/>
    <w:rsid w:val="00373B8F"/>
    <w:rsid w:val="0037513B"/>
    <w:rsid w:val="00376D95"/>
    <w:rsid w:val="00377FBB"/>
    <w:rsid w:val="00380968"/>
    <w:rsid w:val="00385140"/>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5D5"/>
    <w:rsid w:val="00430F1F"/>
    <w:rsid w:val="004326EA"/>
    <w:rsid w:val="0044434C"/>
    <w:rsid w:val="0044456B"/>
    <w:rsid w:val="00447BD1"/>
    <w:rsid w:val="004507F3"/>
    <w:rsid w:val="00450AF4"/>
    <w:rsid w:val="004532FB"/>
    <w:rsid w:val="00456A57"/>
    <w:rsid w:val="00460377"/>
    <w:rsid w:val="004607DE"/>
    <w:rsid w:val="00460D7E"/>
    <w:rsid w:val="004671C7"/>
    <w:rsid w:val="00472F4D"/>
    <w:rsid w:val="004730BF"/>
    <w:rsid w:val="00473AA8"/>
    <w:rsid w:val="00474DCB"/>
    <w:rsid w:val="0047535C"/>
    <w:rsid w:val="004762F6"/>
    <w:rsid w:val="00484FAC"/>
    <w:rsid w:val="00485870"/>
    <w:rsid w:val="00485FE8"/>
    <w:rsid w:val="00492473"/>
    <w:rsid w:val="00492EB5"/>
    <w:rsid w:val="00494F77"/>
    <w:rsid w:val="00496871"/>
    <w:rsid w:val="00497721"/>
    <w:rsid w:val="004A0229"/>
    <w:rsid w:val="004A35D2"/>
    <w:rsid w:val="004A5D8E"/>
    <w:rsid w:val="004A71E4"/>
    <w:rsid w:val="004B2F00"/>
    <w:rsid w:val="004B667A"/>
    <w:rsid w:val="004B6E31"/>
    <w:rsid w:val="004C1D66"/>
    <w:rsid w:val="004C31D7"/>
    <w:rsid w:val="004C4AD2"/>
    <w:rsid w:val="004C582D"/>
    <w:rsid w:val="004C6981"/>
    <w:rsid w:val="004D1F21"/>
    <w:rsid w:val="004D268C"/>
    <w:rsid w:val="004D2FB9"/>
    <w:rsid w:val="004D59D8"/>
    <w:rsid w:val="004D5DA1"/>
    <w:rsid w:val="004D7910"/>
    <w:rsid w:val="004E150F"/>
    <w:rsid w:val="004E1DCA"/>
    <w:rsid w:val="004E23A1"/>
    <w:rsid w:val="004E3489"/>
    <w:rsid w:val="004E358A"/>
    <w:rsid w:val="004E3AFA"/>
    <w:rsid w:val="004E5814"/>
    <w:rsid w:val="004E5FEA"/>
    <w:rsid w:val="004E6588"/>
    <w:rsid w:val="004F03D3"/>
    <w:rsid w:val="004F0E12"/>
    <w:rsid w:val="004F2742"/>
    <w:rsid w:val="00500F80"/>
    <w:rsid w:val="00502A0A"/>
    <w:rsid w:val="005065B3"/>
    <w:rsid w:val="00507C50"/>
    <w:rsid w:val="00514D40"/>
    <w:rsid w:val="00517C3A"/>
    <w:rsid w:val="00527BF4"/>
    <w:rsid w:val="005324BE"/>
    <w:rsid w:val="00534F6C"/>
    <w:rsid w:val="00535994"/>
    <w:rsid w:val="0053646D"/>
    <w:rsid w:val="005368A4"/>
    <w:rsid w:val="00536D67"/>
    <w:rsid w:val="00540AAD"/>
    <w:rsid w:val="00543EC1"/>
    <w:rsid w:val="005446C0"/>
    <w:rsid w:val="00546458"/>
    <w:rsid w:val="0055087C"/>
    <w:rsid w:val="00553413"/>
    <w:rsid w:val="00555205"/>
    <w:rsid w:val="00555983"/>
    <w:rsid w:val="00560E31"/>
    <w:rsid w:val="00561BDA"/>
    <w:rsid w:val="00567DBF"/>
    <w:rsid w:val="00581200"/>
    <w:rsid w:val="00581B23"/>
    <w:rsid w:val="0058219C"/>
    <w:rsid w:val="00585437"/>
    <w:rsid w:val="0058707F"/>
    <w:rsid w:val="00591DBD"/>
    <w:rsid w:val="005931FE"/>
    <w:rsid w:val="00595B4E"/>
    <w:rsid w:val="005A0028"/>
    <w:rsid w:val="005A0ACC"/>
    <w:rsid w:val="005A2F7A"/>
    <w:rsid w:val="005B0072"/>
    <w:rsid w:val="005B0732"/>
    <w:rsid w:val="005B38A0"/>
    <w:rsid w:val="005B491C"/>
    <w:rsid w:val="005B4DBF"/>
    <w:rsid w:val="005B5DE2"/>
    <w:rsid w:val="005B674C"/>
    <w:rsid w:val="005B7766"/>
    <w:rsid w:val="005C1390"/>
    <w:rsid w:val="005C24F2"/>
    <w:rsid w:val="005C3DED"/>
    <w:rsid w:val="005C5EB2"/>
    <w:rsid w:val="005C7561"/>
    <w:rsid w:val="005D0A8F"/>
    <w:rsid w:val="005D1E57"/>
    <w:rsid w:val="005D2F57"/>
    <w:rsid w:val="005D34F6"/>
    <w:rsid w:val="005D4F1A"/>
    <w:rsid w:val="005E1884"/>
    <w:rsid w:val="005F373A"/>
    <w:rsid w:val="005F4F87"/>
    <w:rsid w:val="005F6B0E"/>
    <w:rsid w:val="005F760E"/>
    <w:rsid w:val="005F7B1D"/>
    <w:rsid w:val="0060222A"/>
    <w:rsid w:val="006070C4"/>
    <w:rsid w:val="006100C5"/>
    <w:rsid w:val="00610C21"/>
    <w:rsid w:val="00611907"/>
    <w:rsid w:val="00613116"/>
    <w:rsid w:val="006202A6"/>
    <w:rsid w:val="0062054B"/>
    <w:rsid w:val="00620926"/>
    <w:rsid w:val="00621C4E"/>
    <w:rsid w:val="00624EAE"/>
    <w:rsid w:val="006305D7"/>
    <w:rsid w:val="00632F63"/>
    <w:rsid w:val="00632F90"/>
    <w:rsid w:val="00633A01"/>
    <w:rsid w:val="00633B97"/>
    <w:rsid w:val="006341F7"/>
    <w:rsid w:val="00634585"/>
    <w:rsid w:val="00635014"/>
    <w:rsid w:val="006364BF"/>
    <w:rsid w:val="006369CE"/>
    <w:rsid w:val="006411CA"/>
    <w:rsid w:val="006450C9"/>
    <w:rsid w:val="0064605E"/>
    <w:rsid w:val="00657BC4"/>
    <w:rsid w:val="006619C8"/>
    <w:rsid w:val="00671710"/>
    <w:rsid w:val="00673414"/>
    <w:rsid w:val="00676079"/>
    <w:rsid w:val="00676ECD"/>
    <w:rsid w:val="00677008"/>
    <w:rsid w:val="00677D0A"/>
    <w:rsid w:val="0068185F"/>
    <w:rsid w:val="00687400"/>
    <w:rsid w:val="00697B85"/>
    <w:rsid w:val="006A01CF"/>
    <w:rsid w:val="006A07E9"/>
    <w:rsid w:val="006A60DD"/>
    <w:rsid w:val="006B0679"/>
    <w:rsid w:val="006B074C"/>
    <w:rsid w:val="006B1800"/>
    <w:rsid w:val="006B3B84"/>
    <w:rsid w:val="006B4E7C"/>
    <w:rsid w:val="006B5D8C"/>
    <w:rsid w:val="006B6BAB"/>
    <w:rsid w:val="006B72D4"/>
    <w:rsid w:val="006C11CC"/>
    <w:rsid w:val="006C1AEB"/>
    <w:rsid w:val="006C57FE"/>
    <w:rsid w:val="006C668E"/>
    <w:rsid w:val="006D51EA"/>
    <w:rsid w:val="006D52D5"/>
    <w:rsid w:val="006E4B63"/>
    <w:rsid w:val="006F06E4"/>
    <w:rsid w:val="006F333A"/>
    <w:rsid w:val="006F7B41"/>
    <w:rsid w:val="00702B5D"/>
    <w:rsid w:val="00703ED2"/>
    <w:rsid w:val="00704441"/>
    <w:rsid w:val="00707B8D"/>
    <w:rsid w:val="00713636"/>
    <w:rsid w:val="00714B8C"/>
    <w:rsid w:val="0071675D"/>
    <w:rsid w:val="00717736"/>
    <w:rsid w:val="00732B47"/>
    <w:rsid w:val="00735CF5"/>
    <w:rsid w:val="0074063A"/>
    <w:rsid w:val="00741EF7"/>
    <w:rsid w:val="00742AA4"/>
    <w:rsid w:val="00743BA1"/>
    <w:rsid w:val="00745F1E"/>
    <w:rsid w:val="007515FE"/>
    <w:rsid w:val="007601D0"/>
    <w:rsid w:val="007603BB"/>
    <w:rsid w:val="0076109D"/>
    <w:rsid w:val="00767107"/>
    <w:rsid w:val="00773617"/>
    <w:rsid w:val="00773BFD"/>
    <w:rsid w:val="007743B3"/>
    <w:rsid w:val="00774490"/>
    <w:rsid w:val="0077581E"/>
    <w:rsid w:val="00780D0B"/>
    <w:rsid w:val="007819FF"/>
    <w:rsid w:val="0078360C"/>
    <w:rsid w:val="00784A4C"/>
    <w:rsid w:val="00784BC6"/>
    <w:rsid w:val="0078523D"/>
    <w:rsid w:val="007931DF"/>
    <w:rsid w:val="007A0172"/>
    <w:rsid w:val="007A1804"/>
    <w:rsid w:val="007A215A"/>
    <w:rsid w:val="007A2511"/>
    <w:rsid w:val="007A260E"/>
    <w:rsid w:val="007A4D4C"/>
    <w:rsid w:val="007A4DD6"/>
    <w:rsid w:val="007A5725"/>
    <w:rsid w:val="007A5CB9"/>
    <w:rsid w:val="007B20AE"/>
    <w:rsid w:val="007B6B07"/>
    <w:rsid w:val="007B6D43"/>
    <w:rsid w:val="007B749A"/>
    <w:rsid w:val="007B7C6E"/>
    <w:rsid w:val="007D20B4"/>
    <w:rsid w:val="007D44D7"/>
    <w:rsid w:val="007D621A"/>
    <w:rsid w:val="007D7573"/>
    <w:rsid w:val="007E058A"/>
    <w:rsid w:val="007E2887"/>
    <w:rsid w:val="007E5278"/>
    <w:rsid w:val="007E749C"/>
    <w:rsid w:val="007F1B5C"/>
    <w:rsid w:val="007F297B"/>
    <w:rsid w:val="00801257"/>
    <w:rsid w:val="00802201"/>
    <w:rsid w:val="00803B0A"/>
    <w:rsid w:val="00804DED"/>
    <w:rsid w:val="00805B96"/>
    <w:rsid w:val="00810265"/>
    <w:rsid w:val="008105BE"/>
    <w:rsid w:val="008115A5"/>
    <w:rsid w:val="008117DD"/>
    <w:rsid w:val="00811D46"/>
    <w:rsid w:val="0081415D"/>
    <w:rsid w:val="00816201"/>
    <w:rsid w:val="00820229"/>
    <w:rsid w:val="00822448"/>
    <w:rsid w:val="00822ABE"/>
    <w:rsid w:val="008244D1"/>
    <w:rsid w:val="008276C7"/>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1B5B"/>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EB7"/>
    <w:rsid w:val="008D7EC5"/>
    <w:rsid w:val="008E096C"/>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0A5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87A53"/>
    <w:rsid w:val="009904AB"/>
    <w:rsid w:val="00995688"/>
    <w:rsid w:val="009958A6"/>
    <w:rsid w:val="00996456"/>
    <w:rsid w:val="009A04F5"/>
    <w:rsid w:val="009A15EF"/>
    <w:rsid w:val="009A38A5"/>
    <w:rsid w:val="009A5B73"/>
    <w:rsid w:val="009B0340"/>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232"/>
    <w:rsid w:val="009D7D0A"/>
    <w:rsid w:val="009E09D9"/>
    <w:rsid w:val="009E3F6B"/>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61C0"/>
    <w:rsid w:val="00A36BE6"/>
    <w:rsid w:val="00A37462"/>
    <w:rsid w:val="00A40740"/>
    <w:rsid w:val="00A42949"/>
    <w:rsid w:val="00A459E1"/>
    <w:rsid w:val="00A46AC4"/>
    <w:rsid w:val="00A478A5"/>
    <w:rsid w:val="00A52296"/>
    <w:rsid w:val="00A52CB0"/>
    <w:rsid w:val="00A55661"/>
    <w:rsid w:val="00A565F9"/>
    <w:rsid w:val="00A57396"/>
    <w:rsid w:val="00A60556"/>
    <w:rsid w:val="00A60F8C"/>
    <w:rsid w:val="00A61B70"/>
    <w:rsid w:val="00A61FA8"/>
    <w:rsid w:val="00A637F4"/>
    <w:rsid w:val="00A64DF2"/>
    <w:rsid w:val="00A65485"/>
    <w:rsid w:val="00A66E05"/>
    <w:rsid w:val="00A67339"/>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6342"/>
    <w:rsid w:val="00AB7388"/>
    <w:rsid w:val="00AB75AF"/>
    <w:rsid w:val="00AB7BF8"/>
    <w:rsid w:val="00AC01D1"/>
    <w:rsid w:val="00AC0AB2"/>
    <w:rsid w:val="00AC0E9F"/>
    <w:rsid w:val="00AC3FEC"/>
    <w:rsid w:val="00AC52A5"/>
    <w:rsid w:val="00AC6EFD"/>
    <w:rsid w:val="00AC7151"/>
    <w:rsid w:val="00AC72F7"/>
    <w:rsid w:val="00AD460A"/>
    <w:rsid w:val="00AD6A05"/>
    <w:rsid w:val="00AE118B"/>
    <w:rsid w:val="00AE272B"/>
    <w:rsid w:val="00AE3E3A"/>
    <w:rsid w:val="00AE77B4"/>
    <w:rsid w:val="00AE7C1A"/>
    <w:rsid w:val="00AE7DF8"/>
    <w:rsid w:val="00AF0D9C"/>
    <w:rsid w:val="00AF13AB"/>
    <w:rsid w:val="00AF1D36"/>
    <w:rsid w:val="00AF280B"/>
    <w:rsid w:val="00AF4A42"/>
    <w:rsid w:val="00AF4F97"/>
    <w:rsid w:val="00AF5F75"/>
    <w:rsid w:val="00AF6001"/>
    <w:rsid w:val="00B0113D"/>
    <w:rsid w:val="00B01A16"/>
    <w:rsid w:val="00B07F45"/>
    <w:rsid w:val="00B1021A"/>
    <w:rsid w:val="00B10271"/>
    <w:rsid w:val="00B140D9"/>
    <w:rsid w:val="00B1481A"/>
    <w:rsid w:val="00B15A1F"/>
    <w:rsid w:val="00B15FE9"/>
    <w:rsid w:val="00B2148A"/>
    <w:rsid w:val="00B220C2"/>
    <w:rsid w:val="00B2276E"/>
    <w:rsid w:val="00B25B32"/>
    <w:rsid w:val="00B32616"/>
    <w:rsid w:val="00B34BF0"/>
    <w:rsid w:val="00B36AF0"/>
    <w:rsid w:val="00B36C42"/>
    <w:rsid w:val="00B42EA7"/>
    <w:rsid w:val="00B46869"/>
    <w:rsid w:val="00B51845"/>
    <w:rsid w:val="00B51923"/>
    <w:rsid w:val="00B5337C"/>
    <w:rsid w:val="00B53FDE"/>
    <w:rsid w:val="00B56397"/>
    <w:rsid w:val="00B571DA"/>
    <w:rsid w:val="00B6027B"/>
    <w:rsid w:val="00B636C8"/>
    <w:rsid w:val="00B65EDB"/>
    <w:rsid w:val="00B67AFF"/>
    <w:rsid w:val="00B67C41"/>
    <w:rsid w:val="00B70B59"/>
    <w:rsid w:val="00B716F2"/>
    <w:rsid w:val="00B7304D"/>
    <w:rsid w:val="00B73657"/>
    <w:rsid w:val="00B739B3"/>
    <w:rsid w:val="00B76A1A"/>
    <w:rsid w:val="00B81B15"/>
    <w:rsid w:val="00B915AE"/>
    <w:rsid w:val="00BA1735"/>
    <w:rsid w:val="00BA19FA"/>
    <w:rsid w:val="00BA4288"/>
    <w:rsid w:val="00BB0902"/>
    <w:rsid w:val="00BB1F9C"/>
    <w:rsid w:val="00BB48E5"/>
    <w:rsid w:val="00BB5607"/>
    <w:rsid w:val="00BB5ACA"/>
    <w:rsid w:val="00BB627F"/>
    <w:rsid w:val="00BC0C17"/>
    <w:rsid w:val="00BC36D6"/>
    <w:rsid w:val="00BC3823"/>
    <w:rsid w:val="00BC3D00"/>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2C24"/>
    <w:rsid w:val="00C02C43"/>
    <w:rsid w:val="00C02D97"/>
    <w:rsid w:val="00C06F06"/>
    <w:rsid w:val="00C10594"/>
    <w:rsid w:val="00C16AB2"/>
    <w:rsid w:val="00C17BFF"/>
    <w:rsid w:val="00C20FAD"/>
    <w:rsid w:val="00C2375F"/>
    <w:rsid w:val="00C247CB"/>
    <w:rsid w:val="00C32E66"/>
    <w:rsid w:val="00C3355F"/>
    <w:rsid w:val="00C33A04"/>
    <w:rsid w:val="00C3569A"/>
    <w:rsid w:val="00C41D5C"/>
    <w:rsid w:val="00C43F48"/>
    <w:rsid w:val="00C448FF"/>
    <w:rsid w:val="00C45E57"/>
    <w:rsid w:val="00C52F29"/>
    <w:rsid w:val="00C56CE6"/>
    <w:rsid w:val="00C5745F"/>
    <w:rsid w:val="00C60005"/>
    <w:rsid w:val="00C60BFF"/>
    <w:rsid w:val="00C61A98"/>
    <w:rsid w:val="00C63201"/>
    <w:rsid w:val="00C643A1"/>
    <w:rsid w:val="00C64E62"/>
    <w:rsid w:val="00C651D5"/>
    <w:rsid w:val="00C65CCC"/>
    <w:rsid w:val="00C65DA9"/>
    <w:rsid w:val="00C7556D"/>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6BA5"/>
    <w:rsid w:val="00CC75A2"/>
    <w:rsid w:val="00CC7A18"/>
    <w:rsid w:val="00CD0E2F"/>
    <w:rsid w:val="00CD1D49"/>
    <w:rsid w:val="00CD2F20"/>
    <w:rsid w:val="00CD6B20"/>
    <w:rsid w:val="00CE1339"/>
    <w:rsid w:val="00CE61CC"/>
    <w:rsid w:val="00CE6E42"/>
    <w:rsid w:val="00CF20B7"/>
    <w:rsid w:val="00CF283B"/>
    <w:rsid w:val="00CF6692"/>
    <w:rsid w:val="00CF7441"/>
    <w:rsid w:val="00CF7B15"/>
    <w:rsid w:val="00CF7F61"/>
    <w:rsid w:val="00D00D16"/>
    <w:rsid w:val="00D011C4"/>
    <w:rsid w:val="00D03C6C"/>
    <w:rsid w:val="00D04760"/>
    <w:rsid w:val="00D04A95"/>
    <w:rsid w:val="00D06288"/>
    <w:rsid w:val="00D068C7"/>
    <w:rsid w:val="00D128A4"/>
    <w:rsid w:val="00D147C8"/>
    <w:rsid w:val="00D1482B"/>
    <w:rsid w:val="00D15131"/>
    <w:rsid w:val="00D16FA2"/>
    <w:rsid w:val="00D20954"/>
    <w:rsid w:val="00D21C39"/>
    <w:rsid w:val="00D21FC6"/>
    <w:rsid w:val="00D2243A"/>
    <w:rsid w:val="00D33393"/>
    <w:rsid w:val="00D33D36"/>
    <w:rsid w:val="00D34D94"/>
    <w:rsid w:val="00D409E2"/>
    <w:rsid w:val="00D427D7"/>
    <w:rsid w:val="00D441D6"/>
    <w:rsid w:val="00D44E62"/>
    <w:rsid w:val="00D45825"/>
    <w:rsid w:val="00D51570"/>
    <w:rsid w:val="00D53431"/>
    <w:rsid w:val="00D556AD"/>
    <w:rsid w:val="00D60381"/>
    <w:rsid w:val="00D616DE"/>
    <w:rsid w:val="00D62201"/>
    <w:rsid w:val="00D651D1"/>
    <w:rsid w:val="00D70A0D"/>
    <w:rsid w:val="00D717BB"/>
    <w:rsid w:val="00D7226B"/>
    <w:rsid w:val="00D72445"/>
    <w:rsid w:val="00D72707"/>
    <w:rsid w:val="00D75A9C"/>
    <w:rsid w:val="00D829C8"/>
    <w:rsid w:val="00D85101"/>
    <w:rsid w:val="00D87917"/>
    <w:rsid w:val="00D90871"/>
    <w:rsid w:val="00D9155F"/>
    <w:rsid w:val="00D9403F"/>
    <w:rsid w:val="00D959B4"/>
    <w:rsid w:val="00D97DDF"/>
    <w:rsid w:val="00DA44DE"/>
    <w:rsid w:val="00DA750B"/>
    <w:rsid w:val="00DB620A"/>
    <w:rsid w:val="00DB6578"/>
    <w:rsid w:val="00DC3832"/>
    <w:rsid w:val="00DC7A51"/>
    <w:rsid w:val="00DD3B1E"/>
    <w:rsid w:val="00DD611F"/>
    <w:rsid w:val="00DD65EE"/>
    <w:rsid w:val="00DE06B2"/>
    <w:rsid w:val="00DE5B5F"/>
    <w:rsid w:val="00DF1085"/>
    <w:rsid w:val="00DF121F"/>
    <w:rsid w:val="00DF5FAE"/>
    <w:rsid w:val="00DF614E"/>
    <w:rsid w:val="00E00696"/>
    <w:rsid w:val="00E03651"/>
    <w:rsid w:val="00E03808"/>
    <w:rsid w:val="00E05C88"/>
    <w:rsid w:val="00E060C2"/>
    <w:rsid w:val="00E06324"/>
    <w:rsid w:val="00E07B81"/>
    <w:rsid w:val="00E10AFD"/>
    <w:rsid w:val="00E12B11"/>
    <w:rsid w:val="00E12FB0"/>
    <w:rsid w:val="00E14814"/>
    <w:rsid w:val="00E14CF5"/>
    <w:rsid w:val="00E1591B"/>
    <w:rsid w:val="00E16A50"/>
    <w:rsid w:val="00E17921"/>
    <w:rsid w:val="00E249D5"/>
    <w:rsid w:val="00E25017"/>
    <w:rsid w:val="00E26F73"/>
    <w:rsid w:val="00E301E9"/>
    <w:rsid w:val="00E30A34"/>
    <w:rsid w:val="00E33C68"/>
    <w:rsid w:val="00E34EEB"/>
    <w:rsid w:val="00E3687C"/>
    <w:rsid w:val="00E36F17"/>
    <w:rsid w:val="00E43B9A"/>
    <w:rsid w:val="00E44EB9"/>
    <w:rsid w:val="00E45BDC"/>
    <w:rsid w:val="00E460B7"/>
    <w:rsid w:val="00E46358"/>
    <w:rsid w:val="00E471DC"/>
    <w:rsid w:val="00E50EB4"/>
    <w:rsid w:val="00E5239B"/>
    <w:rsid w:val="00E532FC"/>
    <w:rsid w:val="00E559B4"/>
    <w:rsid w:val="00E55BB0"/>
    <w:rsid w:val="00E609E5"/>
    <w:rsid w:val="00E60F27"/>
    <w:rsid w:val="00E63DC5"/>
    <w:rsid w:val="00E64D93"/>
    <w:rsid w:val="00E65EDB"/>
    <w:rsid w:val="00E66927"/>
    <w:rsid w:val="00E677B8"/>
    <w:rsid w:val="00E67E9E"/>
    <w:rsid w:val="00E67FA1"/>
    <w:rsid w:val="00E7115E"/>
    <w:rsid w:val="00E7387D"/>
    <w:rsid w:val="00E73D53"/>
    <w:rsid w:val="00E75111"/>
    <w:rsid w:val="00E752A2"/>
    <w:rsid w:val="00E77296"/>
    <w:rsid w:val="00E87527"/>
    <w:rsid w:val="00E87EF7"/>
    <w:rsid w:val="00E90791"/>
    <w:rsid w:val="00E90C03"/>
    <w:rsid w:val="00E93763"/>
    <w:rsid w:val="00E96C4C"/>
    <w:rsid w:val="00EA2AAE"/>
    <w:rsid w:val="00EA2EC0"/>
    <w:rsid w:val="00EA3C68"/>
    <w:rsid w:val="00EA427A"/>
    <w:rsid w:val="00EA723B"/>
    <w:rsid w:val="00EA74A3"/>
    <w:rsid w:val="00EB62D8"/>
    <w:rsid w:val="00EB6350"/>
    <w:rsid w:val="00EB687A"/>
    <w:rsid w:val="00EC2F62"/>
    <w:rsid w:val="00EC62EB"/>
    <w:rsid w:val="00EC6E9F"/>
    <w:rsid w:val="00ED13C4"/>
    <w:rsid w:val="00ED310B"/>
    <w:rsid w:val="00ED331C"/>
    <w:rsid w:val="00ED44F0"/>
    <w:rsid w:val="00ED4B33"/>
    <w:rsid w:val="00ED5993"/>
    <w:rsid w:val="00ED7902"/>
    <w:rsid w:val="00ED7DD6"/>
    <w:rsid w:val="00EE060B"/>
    <w:rsid w:val="00EE0EAE"/>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33C2"/>
    <w:rsid w:val="00F16FE6"/>
    <w:rsid w:val="00F238BD"/>
    <w:rsid w:val="00F24992"/>
    <w:rsid w:val="00F323C2"/>
    <w:rsid w:val="00F32F2F"/>
    <w:rsid w:val="00F33F3F"/>
    <w:rsid w:val="00F347E3"/>
    <w:rsid w:val="00F35BDD"/>
    <w:rsid w:val="00F35EF0"/>
    <w:rsid w:val="00F3781F"/>
    <w:rsid w:val="00F403FD"/>
    <w:rsid w:val="00F41E72"/>
    <w:rsid w:val="00F42F52"/>
    <w:rsid w:val="00F45BDF"/>
    <w:rsid w:val="00F50300"/>
    <w:rsid w:val="00F53DE9"/>
    <w:rsid w:val="00F5414B"/>
    <w:rsid w:val="00F56E39"/>
    <w:rsid w:val="00F623E9"/>
    <w:rsid w:val="00F63951"/>
    <w:rsid w:val="00F63C86"/>
    <w:rsid w:val="00F766BE"/>
    <w:rsid w:val="00F77EB9"/>
    <w:rsid w:val="00F80635"/>
    <w:rsid w:val="00F8115F"/>
    <w:rsid w:val="00F815D1"/>
    <w:rsid w:val="00F81E7E"/>
    <w:rsid w:val="00F81F0F"/>
    <w:rsid w:val="00F821C1"/>
    <w:rsid w:val="00F825F4"/>
    <w:rsid w:val="00F838DF"/>
    <w:rsid w:val="00F90A17"/>
    <w:rsid w:val="00F92AA1"/>
    <w:rsid w:val="00F932DE"/>
    <w:rsid w:val="00F94F0F"/>
    <w:rsid w:val="00F963DD"/>
    <w:rsid w:val="00F9641A"/>
    <w:rsid w:val="00F97004"/>
    <w:rsid w:val="00FA067D"/>
    <w:rsid w:val="00FA0FC9"/>
    <w:rsid w:val="00FA2045"/>
    <w:rsid w:val="00FA7A66"/>
    <w:rsid w:val="00FB1AA9"/>
    <w:rsid w:val="00FB4B5A"/>
    <w:rsid w:val="00FB50BE"/>
    <w:rsid w:val="00FB5963"/>
    <w:rsid w:val="00FB5DAA"/>
    <w:rsid w:val="00FC04B9"/>
    <w:rsid w:val="00FC161A"/>
    <w:rsid w:val="00FC23D5"/>
    <w:rsid w:val="00FC4337"/>
    <w:rsid w:val="00FC4C1A"/>
    <w:rsid w:val="00FC539E"/>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03A69"/>
    <w:pPr>
      <w:jc w:val="center"/>
    </w:pPr>
    <w:rPr>
      <w:noProof/>
    </w:rPr>
  </w:style>
  <w:style w:type="character" w:customStyle="1" w:styleId="NormalWebChar">
    <w:name w:val="Normal (Web) Char"/>
    <w:basedOn w:val="DefaultParagraphFont"/>
    <w:link w:val="NormalWeb"/>
    <w:rsid w:val="00203A69"/>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203A69"/>
    <w:rPr>
      <w:rFonts w:ascii="Calibri" w:hAnsi="Calibri" w:cs="Calibri"/>
      <w:noProof/>
      <w:color w:val="000000"/>
      <w:sz w:val="24"/>
      <w:szCs w:val="24"/>
    </w:rPr>
  </w:style>
  <w:style w:type="paragraph" w:customStyle="1" w:styleId="EndNoteBibliography">
    <w:name w:val="EndNote Bibliography"/>
    <w:basedOn w:val="Normal"/>
    <w:link w:val="EndNoteBibliographyChar"/>
    <w:rsid w:val="00203A69"/>
    <w:rPr>
      <w:noProof/>
    </w:rPr>
  </w:style>
  <w:style w:type="character" w:customStyle="1" w:styleId="EndNoteBibliographyChar">
    <w:name w:val="EndNote Bibliography Char"/>
    <w:basedOn w:val="NormalWebChar"/>
    <w:link w:val="EndNoteBibliography"/>
    <w:rsid w:val="00203A69"/>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5446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09869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7983326">
      <w:bodyDiv w:val="1"/>
      <w:marLeft w:val="0"/>
      <w:marRight w:val="0"/>
      <w:marTop w:val="0"/>
      <w:marBottom w:val="0"/>
      <w:divBdr>
        <w:top w:val="none" w:sz="0" w:space="0" w:color="auto"/>
        <w:left w:val="none" w:sz="0" w:space="0" w:color="auto"/>
        <w:bottom w:val="none" w:sz="0" w:space="0" w:color="auto"/>
        <w:right w:val="none" w:sz="0" w:space="0" w:color="auto"/>
      </w:divBdr>
    </w:div>
    <w:div w:id="561335517">
      <w:bodyDiv w:val="1"/>
      <w:marLeft w:val="0"/>
      <w:marRight w:val="0"/>
      <w:marTop w:val="0"/>
      <w:marBottom w:val="0"/>
      <w:divBdr>
        <w:top w:val="none" w:sz="0" w:space="0" w:color="auto"/>
        <w:left w:val="none" w:sz="0" w:space="0" w:color="auto"/>
        <w:bottom w:val="none" w:sz="0" w:space="0" w:color="auto"/>
        <w:right w:val="none" w:sz="0" w:space="0" w:color="auto"/>
      </w:divBdr>
    </w:div>
    <w:div w:id="68709909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54659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06959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s6a@virginia.edu" TargetMode="External"/><Relationship Id="rId13" Type="http://schemas.openxmlformats.org/officeDocument/2006/relationships/hyperlink" Target="https://www.uptodate.com/contents/overview-of-abdominal-aortic-aneurys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ebappa.cdc.gov/sasweb/ncipc/leadcause.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3F@virgin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guanyi.lu@surgery.ufl.edu" TargetMode="External"/><Relationship Id="rId4" Type="http://schemas.openxmlformats.org/officeDocument/2006/relationships/settings" Target="settings.xml"/><Relationship Id="rId9" Type="http://schemas.openxmlformats.org/officeDocument/2006/relationships/hyperlink" Target="mailto:jjd5f@virginia.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6CAA5-A207-46B9-9209-2E4CDC347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430</Words>
  <Characters>4235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6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6T09:40:00Z</dcterms:created>
  <dcterms:modified xsi:type="dcterms:W3CDTF">2019-06-06T13:24:00Z</dcterms:modified>
</cp:coreProperties>
</file>